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6AD2" w:rsidRDefault="008A22DE" w:rsidP="00F87D8A">
      <w:pPr>
        <w:pStyle w:val="berschrift1"/>
        <w:rPr>
          <w:b/>
          <w:color w:val="auto"/>
        </w:rPr>
      </w:pPr>
      <w:bookmarkStart w:id="0" w:name="_Toc480782224"/>
      <w:r w:rsidRPr="008A22DE">
        <w:rPr>
          <w:b/>
          <w:color w:val="auto"/>
        </w:rPr>
        <w:t>1</w:t>
      </w:r>
      <w:r>
        <w:rPr>
          <w:b/>
          <w:color w:val="auto"/>
        </w:rPr>
        <w:t>.</w:t>
      </w:r>
      <w:r w:rsidRPr="008A22DE">
        <w:rPr>
          <w:b/>
          <w:color w:val="auto"/>
        </w:rPr>
        <w:t xml:space="preserve"> </w:t>
      </w:r>
      <w:r w:rsidR="007E3397">
        <w:rPr>
          <w:b/>
          <w:color w:val="auto"/>
        </w:rPr>
        <w:t>Theoretical Background and a</w:t>
      </w:r>
      <w:r w:rsidR="00470B7E">
        <w:rPr>
          <w:b/>
          <w:color w:val="auto"/>
        </w:rPr>
        <w:t>ims</w:t>
      </w:r>
      <w:bookmarkEnd w:id="0"/>
    </w:p>
    <w:p w:rsidR="00F87D8A" w:rsidRPr="00F87D8A" w:rsidRDefault="00F87D8A" w:rsidP="00420FB1">
      <w:pPr>
        <w:jc w:val="both"/>
      </w:pPr>
    </w:p>
    <w:p w:rsidR="00F87D8A" w:rsidRPr="00F87D8A" w:rsidRDefault="00F87D8A" w:rsidP="00420FB1">
      <w:pPr>
        <w:pStyle w:val="berschrift2"/>
        <w:jc w:val="both"/>
        <w:rPr>
          <w:color w:val="auto"/>
          <w:sz w:val="28"/>
        </w:rPr>
      </w:pPr>
      <w:bookmarkStart w:id="1" w:name="_Toc480782225"/>
      <w:r w:rsidRPr="00F87D8A">
        <w:rPr>
          <w:color w:val="auto"/>
          <w:sz w:val="28"/>
        </w:rPr>
        <w:t>1.1</w:t>
      </w:r>
      <w:r>
        <w:rPr>
          <w:color w:val="auto"/>
          <w:sz w:val="28"/>
        </w:rPr>
        <w:t xml:space="preserve"> </w:t>
      </w:r>
      <w:r w:rsidR="0047715F">
        <w:rPr>
          <w:color w:val="auto"/>
          <w:sz w:val="28"/>
        </w:rPr>
        <w:t>The benefits</w:t>
      </w:r>
      <w:r w:rsidRPr="00F87D8A">
        <w:rPr>
          <w:color w:val="auto"/>
          <w:sz w:val="28"/>
        </w:rPr>
        <w:t xml:space="preserve"> of</w:t>
      </w:r>
      <w:r w:rsidR="0047715F">
        <w:rPr>
          <w:color w:val="auto"/>
          <w:sz w:val="28"/>
        </w:rPr>
        <w:t xml:space="preserve"> combining</w:t>
      </w:r>
      <w:r w:rsidRPr="00F87D8A">
        <w:rPr>
          <w:color w:val="auto"/>
          <w:sz w:val="28"/>
        </w:rPr>
        <w:t xml:space="preserve"> EEG and fMRI</w:t>
      </w:r>
      <w:bookmarkEnd w:id="1"/>
    </w:p>
    <w:p w:rsidR="00F87D8A" w:rsidRPr="00F87D8A" w:rsidRDefault="00F87D8A" w:rsidP="00420FB1">
      <w:pPr>
        <w:jc w:val="both"/>
      </w:pPr>
    </w:p>
    <w:p w:rsidR="00125D1D" w:rsidRDefault="007C75D0" w:rsidP="00420FB1">
      <w:pPr>
        <w:spacing w:after="0" w:line="360" w:lineRule="auto"/>
        <w:ind w:firstLine="425"/>
        <w:jc w:val="both"/>
        <w:rPr>
          <w:sz w:val="24"/>
        </w:rPr>
      </w:pPr>
      <w:r>
        <w:rPr>
          <w:sz w:val="24"/>
        </w:rPr>
        <w:t>Neuronal</w:t>
      </w:r>
      <w:r w:rsidR="00417400">
        <w:rPr>
          <w:sz w:val="24"/>
        </w:rPr>
        <w:t xml:space="preserve"> </w:t>
      </w:r>
      <w:r w:rsidR="00DD5216">
        <w:rPr>
          <w:sz w:val="24"/>
        </w:rPr>
        <w:t>activity</w:t>
      </w:r>
      <w:r w:rsidR="00305C64">
        <w:rPr>
          <w:sz w:val="24"/>
        </w:rPr>
        <w:t xml:space="preserve"> of cognitive</w:t>
      </w:r>
      <w:r w:rsidR="00996956">
        <w:rPr>
          <w:sz w:val="24"/>
        </w:rPr>
        <w:t xml:space="preserve"> or affective</w:t>
      </w:r>
      <w:r w:rsidR="00305C64">
        <w:rPr>
          <w:sz w:val="24"/>
        </w:rPr>
        <w:t xml:space="preserve"> </w:t>
      </w:r>
      <w:r w:rsidR="00996956">
        <w:rPr>
          <w:sz w:val="24"/>
        </w:rPr>
        <w:t>processes</w:t>
      </w:r>
      <w:r w:rsidR="00DD5216">
        <w:rPr>
          <w:sz w:val="24"/>
        </w:rPr>
        <w:t xml:space="preserve"> can be studied </w:t>
      </w:r>
      <w:r>
        <w:rPr>
          <w:sz w:val="24"/>
        </w:rPr>
        <w:t>from a large</w:t>
      </w:r>
      <w:r w:rsidR="00DD5216">
        <w:rPr>
          <w:sz w:val="24"/>
        </w:rPr>
        <w:t xml:space="preserve"> variety of measures</w:t>
      </w:r>
      <w:r w:rsidR="00481C84">
        <w:rPr>
          <w:sz w:val="24"/>
        </w:rPr>
        <w:t>, thereby</w:t>
      </w:r>
      <w:r>
        <w:rPr>
          <w:sz w:val="24"/>
        </w:rPr>
        <w:t xml:space="preserve"> revealing unique perspectives on </w:t>
      </w:r>
      <w:r w:rsidR="00481C84">
        <w:rPr>
          <w:sz w:val="24"/>
        </w:rPr>
        <w:t>brain</w:t>
      </w:r>
      <w:r>
        <w:rPr>
          <w:sz w:val="24"/>
        </w:rPr>
        <w:t xml:space="preserve"> activation</w:t>
      </w:r>
      <w:r w:rsidR="00DD5216">
        <w:rPr>
          <w:sz w:val="24"/>
        </w:rPr>
        <w:t>.</w:t>
      </w:r>
    </w:p>
    <w:p w:rsidR="004F4EE9" w:rsidRDefault="00305C64" w:rsidP="00420FB1">
      <w:pPr>
        <w:spacing w:after="0" w:line="360" w:lineRule="auto"/>
        <w:ind w:firstLine="425"/>
        <w:jc w:val="both"/>
        <w:rPr>
          <w:sz w:val="24"/>
        </w:rPr>
      </w:pPr>
      <w:r>
        <w:rPr>
          <w:sz w:val="24"/>
        </w:rPr>
        <w:t>E</w:t>
      </w:r>
      <w:r w:rsidRPr="00305C64">
        <w:rPr>
          <w:sz w:val="24"/>
        </w:rPr>
        <w:t>lectroencephalography</w:t>
      </w:r>
      <w:r>
        <w:rPr>
          <w:sz w:val="24"/>
        </w:rPr>
        <w:t xml:space="preserve"> (EEG) mainly reflects the summation of postsynaptic potentials</w:t>
      </w:r>
      <w:r w:rsidR="007C75D0">
        <w:rPr>
          <w:sz w:val="24"/>
        </w:rPr>
        <w:t xml:space="preserve"> in </w:t>
      </w:r>
      <w:r w:rsidR="00C02001">
        <w:rPr>
          <w:sz w:val="24"/>
        </w:rPr>
        <w:t>pyramid cell populations</w:t>
      </w:r>
      <w:r w:rsidR="00125D1D">
        <w:rPr>
          <w:sz w:val="24"/>
        </w:rPr>
        <w:t xml:space="preserve"> with a similar orientation</w:t>
      </w:r>
      <w:r>
        <w:rPr>
          <w:sz w:val="24"/>
        </w:rPr>
        <w:t xml:space="preserve"> </w:t>
      </w:r>
      <w:r w:rsidR="007C75D0">
        <w:rPr>
          <w:sz w:val="24"/>
        </w:rPr>
        <w:t xml:space="preserve">at a cortical level </w:t>
      </w:r>
      <w:r w:rsidR="007C75D0">
        <w:rPr>
          <w:sz w:val="24"/>
        </w:rPr>
        <w:fldChar w:fldCharType="begin" w:fldLock="1"/>
      </w:r>
      <w:r w:rsidR="00C02001">
        <w:rPr>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noteIndex" : 0 }, "schema" : "https://github.com/citation-style-language/schema/raw/master/csl-citation.json" }</w:instrText>
      </w:r>
      <w:r w:rsidR="007C75D0">
        <w:rPr>
          <w:sz w:val="24"/>
        </w:rPr>
        <w:fldChar w:fldCharType="separate"/>
      </w:r>
      <w:r w:rsidR="007C75D0" w:rsidRPr="007C75D0">
        <w:rPr>
          <w:noProof/>
          <w:sz w:val="24"/>
        </w:rPr>
        <w:t>(Luck, 2005)</w:t>
      </w:r>
      <w:r w:rsidR="007C75D0">
        <w:rPr>
          <w:sz w:val="24"/>
        </w:rPr>
        <w:fldChar w:fldCharType="end"/>
      </w:r>
      <w:r w:rsidR="007C75D0">
        <w:rPr>
          <w:sz w:val="24"/>
        </w:rPr>
        <w:t xml:space="preserve">. </w:t>
      </w:r>
      <w:r w:rsidR="00125D1D">
        <w:rPr>
          <w:sz w:val="24"/>
        </w:rPr>
        <w:t>Through sufficient coverage of the head surface with electrodes, synchronised activity of</w:t>
      </w:r>
      <w:r w:rsidR="00120D6B">
        <w:rPr>
          <w:sz w:val="24"/>
        </w:rPr>
        <w:t xml:space="preserve"> these</w:t>
      </w:r>
      <w:r w:rsidR="00125D1D">
        <w:rPr>
          <w:sz w:val="24"/>
        </w:rPr>
        <w:t xml:space="preserve"> cells can be recorded at a high temporal resolution. Due to </w:t>
      </w:r>
      <w:r w:rsidR="00C02001">
        <w:rPr>
          <w:sz w:val="24"/>
        </w:rPr>
        <w:t>the</w:t>
      </w:r>
      <w:r w:rsidR="00125D1D">
        <w:rPr>
          <w:sz w:val="24"/>
        </w:rPr>
        <w:t xml:space="preserve"> </w:t>
      </w:r>
      <w:r w:rsidR="00481C84">
        <w:rPr>
          <w:sz w:val="24"/>
        </w:rPr>
        <w:t>high temporal resolution for observing</w:t>
      </w:r>
      <w:r w:rsidR="00125D1D">
        <w:rPr>
          <w:sz w:val="24"/>
        </w:rPr>
        <w:t xml:space="preserve"> changes in brain activation</w:t>
      </w:r>
      <w:r w:rsidR="007E7387">
        <w:rPr>
          <w:sz w:val="24"/>
        </w:rPr>
        <w:t xml:space="preserve"> on a scale of milliseconds</w:t>
      </w:r>
      <w:r w:rsidR="00125D1D">
        <w:rPr>
          <w:sz w:val="24"/>
        </w:rPr>
        <w:t xml:space="preserve">, EEG is often chosen as </w:t>
      </w:r>
      <w:r w:rsidR="00C02001">
        <w:rPr>
          <w:sz w:val="24"/>
        </w:rPr>
        <w:t xml:space="preserve">a direct link to cortical activity. However, EEG is recorded at a relatively large distance from the cells and considerable portions of the original activity spikes fall off outside a 50 </w:t>
      </w:r>
      <w:r w:rsidR="00C02001">
        <w:rPr>
          <w:rFonts w:cstheme="minorHAnsi"/>
          <w:sz w:val="24"/>
        </w:rPr>
        <w:t>µ</w:t>
      </w:r>
      <w:r w:rsidR="00C02001">
        <w:rPr>
          <w:sz w:val="24"/>
        </w:rPr>
        <w:t xml:space="preserve">m radius </w:t>
      </w:r>
      <w:r w:rsidR="00C02001">
        <w:rPr>
          <w:sz w:val="24"/>
        </w:rPr>
        <w:fldChar w:fldCharType="begin" w:fldLock="1"/>
      </w:r>
      <w:r w:rsidR="00FD2D22">
        <w:rPr>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noteIndex" : 0 }, "schema" : "https://github.com/citation-style-language/schema/raw/master/csl-citation.json" }</w:instrText>
      </w:r>
      <w:r w:rsidR="00C02001">
        <w:rPr>
          <w:sz w:val="24"/>
        </w:rPr>
        <w:fldChar w:fldCharType="separate"/>
      </w:r>
      <w:r w:rsidR="00C02001" w:rsidRPr="00C02001">
        <w:rPr>
          <w:noProof/>
          <w:sz w:val="24"/>
        </w:rPr>
        <w:t>(Henze, Borhegyi, &amp; Csicsvari, 2000)</w:t>
      </w:r>
      <w:r w:rsidR="00C02001">
        <w:rPr>
          <w:sz w:val="24"/>
        </w:rPr>
        <w:fldChar w:fldCharType="end"/>
      </w:r>
      <w:r w:rsidR="00C02001">
        <w:rPr>
          <w:sz w:val="24"/>
        </w:rPr>
        <w:t>. In addition, shorter spike duration</w:t>
      </w:r>
      <w:r w:rsidR="00120D6B">
        <w:rPr>
          <w:sz w:val="24"/>
        </w:rPr>
        <w:t>s with high-frequency oscillations far above 200 Hz</w:t>
      </w:r>
      <w:r w:rsidR="00C02001">
        <w:rPr>
          <w:sz w:val="24"/>
        </w:rPr>
        <w:t xml:space="preserve"> decrease the odds of spike summation</w:t>
      </w:r>
      <w:r w:rsidR="00120D6B">
        <w:rPr>
          <w:sz w:val="24"/>
        </w:rPr>
        <w:t>. Therefore,</w:t>
      </w:r>
      <w:r w:rsidR="003E2ACC">
        <w:rPr>
          <w:sz w:val="24"/>
        </w:rPr>
        <w:t xml:space="preserve"> the skull prevents higher frequency signals from affecting the EEG and</w:t>
      </w:r>
      <w:r w:rsidR="00120D6B">
        <w:rPr>
          <w:sz w:val="24"/>
        </w:rPr>
        <w:t xml:space="preserve"> the recorded </w:t>
      </w:r>
      <w:r w:rsidR="003E2ACC">
        <w:rPr>
          <w:sz w:val="24"/>
        </w:rPr>
        <w:t>signal</w:t>
      </w:r>
      <w:r w:rsidR="007E7387">
        <w:rPr>
          <w:sz w:val="24"/>
        </w:rPr>
        <w:t xml:space="preserve"> predominantly</w:t>
      </w:r>
      <w:r w:rsidR="00120D6B">
        <w:rPr>
          <w:sz w:val="24"/>
        </w:rPr>
        <w:t xml:space="preserve"> consists of slower Local Field Potentials (LFP). Compared to action potentials </w:t>
      </w:r>
      <w:r w:rsidR="00481C84">
        <w:rPr>
          <w:sz w:val="24"/>
        </w:rPr>
        <w:t xml:space="preserve">of single cells </w:t>
      </w:r>
      <w:r w:rsidR="00120D6B">
        <w:rPr>
          <w:sz w:val="24"/>
        </w:rPr>
        <w:t xml:space="preserve">and </w:t>
      </w:r>
      <w:r w:rsidR="00481C84">
        <w:rPr>
          <w:sz w:val="24"/>
        </w:rPr>
        <w:t>multi-unit activity (MUA)</w:t>
      </w:r>
      <w:r w:rsidR="00120D6B">
        <w:rPr>
          <w:sz w:val="24"/>
        </w:rPr>
        <w:t xml:space="preserve">, LFP are bound to temporal and spatial summation. For this reason, EEG only represents </w:t>
      </w:r>
      <w:r w:rsidR="00481C84">
        <w:rPr>
          <w:sz w:val="24"/>
        </w:rPr>
        <w:t>summed</w:t>
      </w:r>
      <w:r w:rsidR="0056432B">
        <w:rPr>
          <w:sz w:val="24"/>
        </w:rPr>
        <w:t xml:space="preserve"> surface potentials. Furthermore, despite advances </w:t>
      </w:r>
      <w:r w:rsidR="00481C84">
        <w:rPr>
          <w:sz w:val="24"/>
        </w:rPr>
        <w:t xml:space="preserve">in </w:t>
      </w:r>
      <w:r w:rsidR="00B80B90">
        <w:rPr>
          <w:sz w:val="24"/>
        </w:rPr>
        <w:t>signal</w:t>
      </w:r>
      <w:r w:rsidR="0056432B">
        <w:rPr>
          <w:sz w:val="24"/>
        </w:rPr>
        <w:t xml:space="preserve"> source estimation</w:t>
      </w:r>
      <w:r w:rsidR="00481C84">
        <w:rPr>
          <w:sz w:val="24"/>
        </w:rPr>
        <w:t xml:space="preserve"> </w:t>
      </w:r>
      <w:r w:rsidR="00481C84">
        <w:rPr>
          <w:sz w:val="24"/>
        </w:rPr>
        <w:fldChar w:fldCharType="begin" w:fldLock="1"/>
      </w:r>
      <w:r w:rsidR="00481C8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noteIndex" : 0 }, "schema" : "https://github.com/citation-style-language/schema/raw/master/csl-citation.json" }</w:instrText>
      </w:r>
      <w:r w:rsidR="00481C84">
        <w:rPr>
          <w:sz w:val="24"/>
        </w:rPr>
        <w:fldChar w:fldCharType="separate"/>
      </w:r>
      <w:r w:rsidR="00481C84" w:rsidRPr="00481C84">
        <w:rPr>
          <w:noProof/>
          <w:sz w:val="24"/>
        </w:rPr>
        <w:t>(</w:t>
      </w:r>
      <w:r w:rsidR="00481C84">
        <w:rPr>
          <w:noProof/>
          <w:sz w:val="24"/>
        </w:rPr>
        <w:t xml:space="preserve">e.g. </w:t>
      </w:r>
      <w:r w:rsidR="00481C84" w:rsidRPr="00481C84">
        <w:rPr>
          <w:noProof/>
          <w:sz w:val="24"/>
        </w:rPr>
        <w:t>Lei et al., 2011)</w:t>
      </w:r>
      <w:r w:rsidR="00481C84">
        <w:rPr>
          <w:sz w:val="24"/>
        </w:rPr>
        <w:fldChar w:fldCharType="end"/>
      </w:r>
      <w:r w:rsidR="0056432B">
        <w:rPr>
          <w:sz w:val="24"/>
        </w:rPr>
        <w:t>, its spatial resolution is severely limited.</w:t>
      </w:r>
    </w:p>
    <w:p w:rsidR="0056432B" w:rsidRDefault="0056432B" w:rsidP="00420FB1">
      <w:pPr>
        <w:spacing w:after="0" w:line="360" w:lineRule="auto"/>
        <w:ind w:firstLine="425"/>
        <w:jc w:val="both"/>
        <w:rPr>
          <w:sz w:val="24"/>
        </w:rPr>
      </w:pPr>
      <w:r>
        <w:rPr>
          <w:sz w:val="24"/>
        </w:rPr>
        <w:t xml:space="preserve">While the electromagnetic fields measured in the EEG directly relate to neuronal activity, </w:t>
      </w:r>
      <w:r w:rsidRPr="0056432B">
        <w:rPr>
          <w:sz w:val="24"/>
        </w:rPr>
        <w:t>functional magnetic resonance imaging (fMRI)</w:t>
      </w:r>
      <w:r>
        <w:rPr>
          <w:sz w:val="24"/>
        </w:rPr>
        <w:t xml:space="preserve"> is based on blood oxygenation. The hemodynamic signal </w:t>
      </w:r>
      <w:r w:rsidR="00481C84">
        <w:rPr>
          <w:sz w:val="24"/>
        </w:rPr>
        <w:t>assessed</w:t>
      </w:r>
      <w:r>
        <w:rPr>
          <w:sz w:val="24"/>
        </w:rPr>
        <w:t xml:space="preserve"> by fMRI </w:t>
      </w:r>
      <w:r w:rsidR="00AF2634">
        <w:rPr>
          <w:sz w:val="24"/>
        </w:rPr>
        <w:t>is linked to</w:t>
      </w:r>
      <w:r>
        <w:rPr>
          <w:sz w:val="24"/>
        </w:rPr>
        <w:t xml:space="preserve"> the oxygen consumption of neuron populations. </w:t>
      </w:r>
      <w:r w:rsidR="00AF2634">
        <w:rPr>
          <w:sz w:val="24"/>
        </w:rPr>
        <w:t>Depending on the type of MRI recording,</w:t>
      </w:r>
      <w:r>
        <w:rPr>
          <w:sz w:val="24"/>
        </w:rPr>
        <w:t xml:space="preserve"> results </w:t>
      </w:r>
      <w:r w:rsidR="00AF2634">
        <w:rPr>
          <w:sz w:val="24"/>
        </w:rPr>
        <w:t>show</w:t>
      </w:r>
      <w:r>
        <w:rPr>
          <w:sz w:val="24"/>
        </w:rPr>
        <w:t xml:space="preserve"> </w:t>
      </w:r>
      <w:r w:rsidR="00AF2634">
        <w:rPr>
          <w:sz w:val="24"/>
        </w:rPr>
        <w:t xml:space="preserve">the </w:t>
      </w:r>
      <w:r>
        <w:rPr>
          <w:sz w:val="24"/>
        </w:rPr>
        <w:t xml:space="preserve">flow </w:t>
      </w:r>
      <w:r w:rsidR="00AF2634">
        <w:rPr>
          <w:sz w:val="24"/>
        </w:rPr>
        <w:t>of oxygenated blood in accordance to the metabolic demands of brain regions</w:t>
      </w:r>
      <w:r w:rsidR="00481C84">
        <w:rPr>
          <w:sz w:val="24"/>
        </w:rPr>
        <w:t xml:space="preserve"> </w:t>
      </w:r>
      <w:r w:rsidR="00481C84">
        <w:rPr>
          <w:sz w:val="24"/>
        </w:rPr>
        <w:fldChar w:fldCharType="begin" w:fldLock="1"/>
      </w:r>
      <w:r w:rsidR="00481C84">
        <w:rPr>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noteIndex" : 0 }, "schema" : "https://github.com/citation-style-language/schema/raw/master/csl-citation.json" }</w:instrText>
      </w:r>
      <w:r w:rsidR="00481C84">
        <w:rPr>
          <w:sz w:val="24"/>
        </w:rPr>
        <w:fldChar w:fldCharType="separate"/>
      </w:r>
      <w:r w:rsidR="00481C84" w:rsidRPr="00481C84">
        <w:rPr>
          <w:noProof/>
          <w:sz w:val="24"/>
        </w:rPr>
        <w:t>(Logothetis &amp; Wandell, 2004)</w:t>
      </w:r>
      <w:r w:rsidR="00481C84">
        <w:rPr>
          <w:sz w:val="24"/>
        </w:rPr>
        <w:fldChar w:fldCharType="end"/>
      </w:r>
      <w:r w:rsidR="00AF2634">
        <w:rPr>
          <w:sz w:val="24"/>
        </w:rPr>
        <w:t xml:space="preserve">. For this reason, the signal used in fMRI contrasts is called </w:t>
      </w:r>
      <w:r w:rsidR="00AF2634" w:rsidRPr="00AF2634">
        <w:rPr>
          <w:sz w:val="24"/>
        </w:rPr>
        <w:t>blood oxygenation level dependent</w:t>
      </w:r>
      <w:r w:rsidR="00AF2634">
        <w:rPr>
          <w:sz w:val="24"/>
        </w:rPr>
        <w:t xml:space="preserve"> (BOLD). </w:t>
      </w:r>
      <w:r w:rsidR="007E7387">
        <w:rPr>
          <w:sz w:val="24"/>
        </w:rPr>
        <w:t>Since the BOLD</w:t>
      </w:r>
      <w:r w:rsidR="00AD6DA1">
        <w:rPr>
          <w:sz w:val="24"/>
        </w:rPr>
        <w:t xml:space="preserve"> signal is a correlate of neuronal activity, it is regarded as an</w:t>
      </w:r>
      <w:r w:rsidR="007E7387">
        <w:rPr>
          <w:sz w:val="24"/>
        </w:rPr>
        <w:t xml:space="preserve"> indirect measure</w:t>
      </w:r>
      <w:r w:rsidR="00AD6DA1">
        <w:rPr>
          <w:sz w:val="24"/>
        </w:rPr>
        <w:t>. Plus,</w:t>
      </w:r>
      <w:r w:rsidR="007E7387">
        <w:rPr>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Pr>
          <w:sz w:val="24"/>
        </w:rPr>
        <w:t xml:space="preserve"> such, </w:t>
      </w:r>
      <w:r w:rsidR="007E7387">
        <w:rPr>
          <w:sz w:val="24"/>
        </w:rPr>
        <w:t xml:space="preserve">MRI is a powerful method for </w:t>
      </w:r>
      <w:r w:rsidR="007E7387">
        <w:rPr>
          <w:sz w:val="24"/>
        </w:rPr>
        <w:lastRenderedPageBreak/>
        <w:t>studying the spatial dynamic of brain activity</w:t>
      </w:r>
      <w:r w:rsidR="0044064F">
        <w:rPr>
          <w:sz w:val="24"/>
        </w:rPr>
        <w:t xml:space="preserve"> and gaining anatomical information without harming patients or test subjects.</w:t>
      </w:r>
    </w:p>
    <w:p w:rsidR="00A47CE2" w:rsidRDefault="00FF4A54" w:rsidP="00420FB1">
      <w:pPr>
        <w:spacing w:after="0" w:line="360" w:lineRule="auto"/>
        <w:ind w:firstLine="425"/>
        <w:jc w:val="both"/>
        <w:rPr>
          <w:sz w:val="24"/>
        </w:rPr>
      </w:pPr>
      <w:r>
        <w:rPr>
          <w:sz w:val="24"/>
        </w:rPr>
        <w:t>Matching up</w:t>
      </w:r>
      <w:r w:rsidR="00FD2D22">
        <w:rPr>
          <w:sz w:val="24"/>
        </w:rPr>
        <w:t xml:space="preserve"> these two methods, it becomes apparent that EEG and fMRI complement each other</w:t>
      </w:r>
      <w:r w:rsidR="003E2ACC">
        <w:rPr>
          <w:sz w:val="24"/>
        </w:rPr>
        <w:t>. Together they combine next to ideal</w:t>
      </w:r>
      <w:r w:rsidR="00FD2D22">
        <w:rPr>
          <w:sz w:val="24"/>
        </w:rPr>
        <w:t xml:space="preserve"> temporal and spatial resolution</w:t>
      </w:r>
      <w:r w:rsidR="00F87D8A">
        <w:rPr>
          <w:sz w:val="24"/>
        </w:rPr>
        <w:t xml:space="preserve">s </w:t>
      </w:r>
      <w:r w:rsidR="00F87D8A">
        <w:rPr>
          <w:sz w:val="24"/>
        </w:rPr>
        <w:fldChar w:fldCharType="begin" w:fldLock="1"/>
      </w:r>
      <w:r w:rsidR="00F87D8A">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Debener, Ullsperger, Siegel, &amp; Engel, 2006)", "plainTextFormattedCitation" : "(Debener, Ullsperger, Siegel, &amp; Engel, 2006)", "previouslyFormattedCitation" : "(Debener, Ullsperger, Siegel, &amp; Engel, 2006)" }, "properties" : { "noteIndex" : 0 }, "schema" : "https://github.com/citation-style-language/schema/raw/master/csl-citation.json" }</w:instrText>
      </w:r>
      <w:r w:rsidR="00F87D8A">
        <w:rPr>
          <w:sz w:val="24"/>
        </w:rPr>
        <w:fldChar w:fldCharType="separate"/>
      </w:r>
      <w:r w:rsidR="00F87D8A" w:rsidRPr="00F87D8A">
        <w:rPr>
          <w:noProof/>
          <w:sz w:val="24"/>
        </w:rPr>
        <w:t>(Debener, Ullsperger, Siegel, &amp; Engel, 2006)</w:t>
      </w:r>
      <w:r w:rsidR="00F87D8A">
        <w:rPr>
          <w:sz w:val="24"/>
        </w:rPr>
        <w:fldChar w:fldCharType="end"/>
      </w:r>
      <w:r w:rsidR="00FD2D22">
        <w:rPr>
          <w:sz w:val="24"/>
        </w:rPr>
        <w:t>.</w:t>
      </w:r>
      <w:r w:rsidR="00AD6DA1">
        <w:rPr>
          <w:sz w:val="24"/>
        </w:rPr>
        <w:t xml:space="preserve"> Both measures require an in depth understanding about its signals’ physiological basis in order to draw reasonable conclusions from experimental results about brain activity. Their respective limitations often decreases the conclusion’s validity. </w:t>
      </w:r>
      <w:r w:rsidR="00FD2D22">
        <w:rPr>
          <w:sz w:val="24"/>
        </w:rPr>
        <w:t xml:space="preserve"> </w:t>
      </w:r>
      <w:r w:rsidR="00A47CE2">
        <w:rPr>
          <w:sz w:val="24"/>
        </w:rPr>
        <w:t>Instead of relying on a selective view with a single method, simultaneous</w:t>
      </w:r>
      <w:r w:rsidR="000A0549">
        <w:rPr>
          <w:sz w:val="24"/>
        </w:rPr>
        <w:t xml:space="preserve"> or parallel recordings provide multifaceted</w:t>
      </w:r>
      <w:r w:rsidR="00A47CE2">
        <w:rPr>
          <w:sz w:val="24"/>
        </w:rPr>
        <w:t xml:space="preserve"> insight</w:t>
      </w:r>
      <w:r w:rsidR="000A0549">
        <w:rPr>
          <w:sz w:val="24"/>
        </w:rPr>
        <w:t>s</w:t>
      </w:r>
      <w:r w:rsidR="00A47CE2">
        <w:rPr>
          <w:sz w:val="24"/>
        </w:rPr>
        <w:t xml:space="preserve"> into brain activation. In spite of the considerable measurement </w:t>
      </w:r>
      <w:proofErr w:type="spellStart"/>
      <w:r w:rsidR="00A47CE2">
        <w:rPr>
          <w:sz w:val="24"/>
        </w:rPr>
        <w:t>artifacts</w:t>
      </w:r>
      <w:proofErr w:type="spellEnd"/>
      <w:r w:rsidR="00A47CE2">
        <w:rPr>
          <w:sz w:val="24"/>
        </w:rPr>
        <w:t xml:space="preserve"> inflicted by one method on the other</w:t>
      </w:r>
      <w:r w:rsidR="002B5764">
        <w:rPr>
          <w:sz w:val="24"/>
        </w:rPr>
        <w:t xml:space="preserve"> </w:t>
      </w:r>
      <w:r w:rsidR="002B5764">
        <w:rPr>
          <w:sz w:val="24"/>
        </w:rPr>
        <w:fldChar w:fldCharType="begin" w:fldLock="1"/>
      </w:r>
      <w:r w:rsidR="00CF1C70">
        <w:rPr>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mendeley" : { "formattedCitation" : "(Allen, Josephs, &amp; Turner, 2000; B\u00e9nar et al., 2003; Iannotti, Pittau, Michel, Vulliemoz, &amp; Grouiller, 2014)", "plainTextFormattedCitation" : "(Allen, Josephs, &amp; Turner, 2000; B\u00e9nar et al., 2003; Iannotti, Pittau, Michel, Vulliemoz, &amp; Grouiller, 2014)", "previouslyFormattedCitation" : "(Allen, Josephs, &amp; Turner, 2000; B\u00e9nar et al., 2003; Iannotti, Pittau, Michel, Vulliemoz, &amp; Grouiller, 2014)" }, "properties" : { "noteIndex" : 0 }, "schema" : "https://github.com/citation-style-language/schema/raw/master/csl-citation.json" }</w:instrText>
      </w:r>
      <w:r w:rsidR="002B5764">
        <w:rPr>
          <w:sz w:val="24"/>
        </w:rPr>
        <w:fldChar w:fldCharType="separate"/>
      </w:r>
      <w:r w:rsidR="00CF1C70" w:rsidRPr="00CF1C70">
        <w:rPr>
          <w:noProof/>
          <w:sz w:val="24"/>
        </w:rPr>
        <w:t>(Allen, Josephs, &amp; Turner, 2000; Bénar et al., 2003; Iannotti, Pittau, Michel, Vulliemoz, &amp; Grouiller, 2014)</w:t>
      </w:r>
      <w:r w:rsidR="002B5764">
        <w:rPr>
          <w:sz w:val="24"/>
        </w:rPr>
        <w:fldChar w:fldCharType="end"/>
      </w:r>
      <w:r w:rsidR="00A47CE2">
        <w:rPr>
          <w:sz w:val="24"/>
        </w:rPr>
        <w:t>, simultaneous recordings yield the greater po</w:t>
      </w:r>
      <w:r w:rsidR="00EB489F">
        <w:rPr>
          <w:sz w:val="24"/>
        </w:rPr>
        <w:t xml:space="preserve">tential. While free from </w:t>
      </w:r>
      <w:proofErr w:type="spellStart"/>
      <w:r w:rsidR="00EB489F">
        <w:rPr>
          <w:sz w:val="24"/>
        </w:rPr>
        <w:t>artifacts</w:t>
      </w:r>
      <w:proofErr w:type="spellEnd"/>
      <w:r w:rsidR="00EB489F">
        <w:rPr>
          <w:sz w:val="24"/>
        </w:rPr>
        <w:t>, parallel recordings cannot ensure</w:t>
      </w:r>
      <w:r w:rsidR="009C56B6">
        <w:rPr>
          <w:sz w:val="24"/>
        </w:rPr>
        <w:t xml:space="preserve"> to represent identical psychological processes in test subjects and add other problems, such as training effects, habituation or fatigue.</w:t>
      </w:r>
    </w:p>
    <w:p w:rsidR="00470B7E" w:rsidRDefault="00FD2D22" w:rsidP="00862A63">
      <w:pPr>
        <w:tabs>
          <w:tab w:val="left" w:pos="5812"/>
        </w:tabs>
        <w:spacing w:after="0" w:line="360" w:lineRule="auto"/>
        <w:ind w:firstLine="425"/>
        <w:jc w:val="both"/>
        <w:rPr>
          <w:sz w:val="24"/>
        </w:rPr>
      </w:pPr>
      <w:r>
        <w:rPr>
          <w:sz w:val="24"/>
        </w:rPr>
        <w:t>Perhaps even more notable</w:t>
      </w:r>
      <w:r w:rsidR="002B5764">
        <w:rPr>
          <w:sz w:val="24"/>
        </w:rPr>
        <w:t xml:space="preserve"> than the complementing spatial and temporal </w:t>
      </w:r>
      <w:r w:rsidR="00AD6DA1">
        <w:rPr>
          <w:sz w:val="24"/>
        </w:rPr>
        <w:t>resolutions</w:t>
      </w:r>
      <w:r w:rsidR="002B5764">
        <w:rPr>
          <w:sz w:val="24"/>
        </w:rPr>
        <w:t xml:space="preserve"> in combined EEG and fMRI is the benefit stemming from their</w:t>
      </w:r>
      <w:r w:rsidR="00FF4A54">
        <w:rPr>
          <w:sz w:val="24"/>
        </w:rPr>
        <w:t xml:space="preserve"> physiological relation. Variation in </w:t>
      </w:r>
      <w:r w:rsidR="00AD6DA1">
        <w:rPr>
          <w:sz w:val="24"/>
        </w:rPr>
        <w:t>LFP often bears</w:t>
      </w:r>
      <w:r>
        <w:rPr>
          <w:sz w:val="24"/>
        </w:rPr>
        <w:t xml:space="preserve"> more similarity to changes in BOLD than to recordings of single cell </w:t>
      </w:r>
      <w:r w:rsidR="00FF4A54">
        <w:rPr>
          <w:sz w:val="24"/>
        </w:rPr>
        <w:t>activity</w:t>
      </w:r>
      <w:r w:rsidR="00AD6DA1">
        <w:rPr>
          <w:sz w:val="24"/>
        </w:rPr>
        <w:t xml:space="preserve"> or MUA</w:t>
      </w:r>
      <w:r>
        <w:rPr>
          <w:sz w:val="24"/>
        </w:rPr>
        <w:t xml:space="preserve"> </w:t>
      </w:r>
      <w:r>
        <w:rPr>
          <w:sz w:val="24"/>
        </w:rPr>
        <w:fldChar w:fldCharType="begin" w:fldLock="1"/>
      </w:r>
      <w:r w:rsidR="00F87D8A">
        <w:rPr>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noteIndex" : 0 }, "schema" : "https://github.com/citation-style-language/schema/raw/master/csl-citation.json" }</w:instrText>
      </w:r>
      <w:r>
        <w:rPr>
          <w:sz w:val="24"/>
        </w:rPr>
        <w:fldChar w:fldCharType="separate"/>
      </w:r>
      <w:r w:rsidRPr="00FD2D22">
        <w:rPr>
          <w:noProof/>
          <w:sz w:val="24"/>
        </w:rPr>
        <w:t>(Logothetis, Pauls, Augath, Trinath, &amp; Oeltermann, 2001)</w:t>
      </w:r>
      <w:r>
        <w:rPr>
          <w:sz w:val="24"/>
        </w:rPr>
        <w:fldChar w:fldCharType="end"/>
      </w:r>
      <w:r w:rsidR="00F87D8A">
        <w:rPr>
          <w:sz w:val="24"/>
        </w:rPr>
        <w:t>.</w:t>
      </w:r>
      <w:r>
        <w:rPr>
          <w:sz w:val="24"/>
        </w:rPr>
        <w:t xml:space="preserve"> </w:t>
      </w:r>
      <w:r w:rsidR="00B0616D">
        <w:rPr>
          <w:sz w:val="24"/>
        </w:rPr>
        <w:t>At the same time</w:t>
      </w:r>
      <w:r w:rsidR="00F87D8A">
        <w:rPr>
          <w:sz w:val="24"/>
        </w:rPr>
        <w:t>,</w:t>
      </w:r>
      <w:r>
        <w:rPr>
          <w:sz w:val="24"/>
        </w:rPr>
        <w:t xml:space="preserve"> it is irrefutable that EEG and fMRI present brain activity from</w:t>
      </w:r>
      <w:r w:rsidR="00F87D8A">
        <w:rPr>
          <w:sz w:val="24"/>
        </w:rPr>
        <w:t xml:space="preserve"> two very different perspectives. Considering their physiological basis, it seems plausible that modulations across experimental manipulations of BOLD and EEG activity often do not </w:t>
      </w:r>
      <w:r w:rsidR="00470B7E">
        <w:rPr>
          <w:sz w:val="24"/>
        </w:rPr>
        <w:t xml:space="preserve">align </w:t>
      </w:r>
      <w:r w:rsidR="00F87D8A">
        <w:rPr>
          <w:sz w:val="24"/>
        </w:rPr>
        <w:t xml:space="preserve"> </w:t>
      </w:r>
      <w:r w:rsidR="00F87D8A">
        <w:rPr>
          <w:sz w:val="24"/>
        </w:rPr>
        <w:fldChar w:fldCharType="begin" w:fldLock="1"/>
      </w:r>
      <w:r w:rsidR="001A0660">
        <w:rPr>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mendeley" : { "formattedCitation" : "(Im, Jung, &amp; Fujimaki, 2005; Nunez &amp; Silberstein, 2000)", "plainTextFormattedCitation" : "(Im, Jung, &amp; Fujimaki, 2005; Nunez &amp; Silberstein, 2000)", "previouslyFormattedCitation" : "(Im, Jung, &amp; Fujimaki, 2005; Nunez &amp; Silberstein, 2000)" }, "properties" : { "noteIndex" : 0 }, "schema" : "https://github.com/citation-style-language/schema/raw/master/csl-citation.json" }</w:instrText>
      </w:r>
      <w:r w:rsidR="00F87D8A">
        <w:rPr>
          <w:sz w:val="24"/>
        </w:rPr>
        <w:fldChar w:fldCharType="separate"/>
      </w:r>
      <w:r w:rsidR="00F87D8A" w:rsidRPr="00F87D8A">
        <w:rPr>
          <w:noProof/>
          <w:sz w:val="24"/>
        </w:rPr>
        <w:t>(Im, Jung, &amp; Fujimaki, 2005; Nunez &amp; Silberstein, 2000)</w:t>
      </w:r>
      <w:r w:rsidR="00F87D8A">
        <w:rPr>
          <w:sz w:val="24"/>
        </w:rPr>
        <w:fldChar w:fldCharType="end"/>
      </w:r>
      <w:r w:rsidR="00470B7E">
        <w:rPr>
          <w:sz w:val="24"/>
        </w:rPr>
        <w:t xml:space="preserve">. Whereas EEG signals only show the result of multiple activity summations across cortical layers, changes in the BOLD signal across time </w:t>
      </w:r>
      <w:r w:rsidR="001A0660">
        <w:rPr>
          <w:sz w:val="24"/>
        </w:rPr>
        <w:t>reflect fluctuations of oxygen concentrations in different brain regions.</w:t>
      </w:r>
      <w:r w:rsidR="00DA1E6A">
        <w:rPr>
          <w:sz w:val="24"/>
        </w:rPr>
        <w:t xml:space="preserve"> </w:t>
      </w:r>
    </w:p>
    <w:p w:rsidR="00DA1E6A" w:rsidRDefault="00B80B90" w:rsidP="00420FB1">
      <w:pPr>
        <w:spacing w:after="0" w:line="360" w:lineRule="auto"/>
        <w:ind w:firstLine="425"/>
        <w:jc w:val="both"/>
        <w:rPr>
          <w:sz w:val="24"/>
        </w:rPr>
      </w:pPr>
      <w:r>
        <w:rPr>
          <w:sz w:val="24"/>
        </w:rPr>
        <w:t>The fact that the two signals do not align</w:t>
      </w:r>
      <w:r w:rsidR="00862A63">
        <w:rPr>
          <w:sz w:val="24"/>
        </w:rPr>
        <w:t xml:space="preserve"> completely</w:t>
      </w:r>
      <w:r>
        <w:rPr>
          <w:sz w:val="24"/>
        </w:rPr>
        <w:t xml:space="preserve"> can be regarded as an upside and a downside to concurrent EEG and fMRI recordings. Neurovascular decoupling of neuronal activity and cerebral blood flow impedes the validation of a result found in one method but not in the other. When relating</w:t>
      </w:r>
      <w:r w:rsidR="007F08A6">
        <w:rPr>
          <w:sz w:val="24"/>
        </w:rPr>
        <w:t>,</w:t>
      </w:r>
      <w:r>
        <w:rPr>
          <w:sz w:val="24"/>
        </w:rPr>
        <w:t xml:space="preserve"> for instance</w:t>
      </w:r>
      <w:r w:rsidR="007F08A6">
        <w:rPr>
          <w:sz w:val="24"/>
        </w:rPr>
        <w:t>,</w:t>
      </w:r>
      <w:r>
        <w:rPr>
          <w:sz w:val="24"/>
        </w:rPr>
        <w:t xml:space="preserve"> Event-related poten</w:t>
      </w:r>
      <w:r w:rsidR="007F08A6">
        <w:rPr>
          <w:sz w:val="24"/>
        </w:rPr>
        <w:t>tials (ERP) to functional contrasts, neurovascular coupling would yield both results to be more meaningful. Plus, information from both sides aid the interpretation and integration of results into the greater theoretical background. Then again, neurovascular decoupling</w:t>
      </w:r>
      <w:r w:rsidR="00227097">
        <w:rPr>
          <w:sz w:val="24"/>
        </w:rPr>
        <w:t xml:space="preserve"> might</w:t>
      </w:r>
      <w:r w:rsidR="007F08A6">
        <w:rPr>
          <w:sz w:val="24"/>
        </w:rPr>
        <w:t xml:space="preserve"> </w:t>
      </w:r>
      <w:r w:rsidR="00227097">
        <w:rPr>
          <w:sz w:val="24"/>
        </w:rPr>
        <w:t xml:space="preserve">provide as meaningful information as coupling </w:t>
      </w:r>
      <w:r w:rsidR="00227097">
        <w:rPr>
          <w:sz w:val="24"/>
        </w:rPr>
        <w:fldChar w:fldCharType="begin" w:fldLock="1"/>
      </w:r>
      <w:r w:rsidR="00227097">
        <w:rPr>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noteIndex" : 0 }, "schema" : "https://github.com/citation-style-language/schema/raw/master/csl-citation.json" }</w:instrText>
      </w:r>
      <w:r w:rsidR="00227097">
        <w:rPr>
          <w:sz w:val="24"/>
        </w:rPr>
        <w:fldChar w:fldCharType="separate"/>
      </w:r>
      <w:r w:rsidR="00227097" w:rsidRPr="00227097">
        <w:rPr>
          <w:noProof/>
          <w:sz w:val="24"/>
        </w:rPr>
        <w:t>(Rosa, Daunizeau, &amp; Friston, 2010)</w:t>
      </w:r>
      <w:r w:rsidR="00227097">
        <w:rPr>
          <w:sz w:val="24"/>
        </w:rPr>
        <w:fldChar w:fldCharType="end"/>
      </w:r>
      <w:r w:rsidR="00227097">
        <w:rPr>
          <w:sz w:val="24"/>
        </w:rPr>
        <w:t xml:space="preserve">. For one, decoupling could be </w:t>
      </w:r>
      <w:r w:rsidR="00227097">
        <w:rPr>
          <w:sz w:val="24"/>
        </w:rPr>
        <w:lastRenderedPageBreak/>
        <w:t>merely the result of failed signal detection</w:t>
      </w:r>
      <w:r w:rsidR="006D1AFF">
        <w:rPr>
          <w:sz w:val="24"/>
        </w:rPr>
        <w:t xml:space="preserve"> or</w:t>
      </w:r>
      <w:r w:rsidR="00FD020D">
        <w:rPr>
          <w:sz w:val="24"/>
        </w:rPr>
        <w:t xml:space="preserve"> could be</w:t>
      </w:r>
      <w:r w:rsidR="006D1AFF">
        <w:rPr>
          <w:sz w:val="24"/>
        </w:rPr>
        <w:t xml:space="preserve"> entirely unrelated to experimental conditions</w:t>
      </w:r>
      <w:r w:rsidR="00227097">
        <w:rPr>
          <w:sz w:val="24"/>
        </w:rPr>
        <w:t xml:space="preserve">. However, it could also </w:t>
      </w:r>
      <w:r w:rsidR="006D1AFF">
        <w:rPr>
          <w:sz w:val="24"/>
        </w:rPr>
        <w:t>be attributed</w:t>
      </w:r>
      <w:r w:rsidR="00227097">
        <w:rPr>
          <w:sz w:val="24"/>
        </w:rPr>
        <w:t xml:space="preserve"> to pathological characteristics </w:t>
      </w:r>
      <w:r w:rsidR="00227097">
        <w:rPr>
          <w:sz w:val="24"/>
        </w:rPr>
        <w:fldChar w:fldCharType="begin" w:fldLock="1"/>
      </w:r>
      <w:r w:rsidR="001C39F2">
        <w:rPr>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noteIndex" : 0 }, "schema" : "https://github.com/citation-style-language/schema/raw/master/csl-citation.json" }</w:instrText>
      </w:r>
      <w:r w:rsidR="00227097">
        <w:rPr>
          <w:sz w:val="24"/>
        </w:rPr>
        <w:fldChar w:fldCharType="separate"/>
      </w:r>
      <w:r w:rsidR="00227097" w:rsidRPr="00227097">
        <w:rPr>
          <w:noProof/>
          <w:sz w:val="24"/>
        </w:rPr>
        <w:t>(Schridde et al., 2008)</w:t>
      </w:r>
      <w:r w:rsidR="00227097">
        <w:rPr>
          <w:sz w:val="24"/>
        </w:rPr>
        <w:fldChar w:fldCharType="end"/>
      </w:r>
      <w:r w:rsidR="00227097">
        <w:rPr>
          <w:sz w:val="24"/>
        </w:rPr>
        <w:t>.</w:t>
      </w:r>
      <w:r w:rsidR="006D1AFF">
        <w:rPr>
          <w:sz w:val="24"/>
        </w:rPr>
        <w:t xml:space="preserve"> </w:t>
      </w:r>
    </w:p>
    <w:p w:rsidR="002073C9" w:rsidRDefault="004639CC" w:rsidP="00420FB1">
      <w:pPr>
        <w:spacing w:after="0" w:line="360" w:lineRule="auto"/>
        <w:ind w:firstLine="425"/>
        <w:jc w:val="both"/>
        <w:rPr>
          <w:sz w:val="24"/>
        </w:rPr>
      </w:pPr>
      <w:r>
        <w:rPr>
          <w:noProof/>
          <w:sz w:val="24"/>
          <w:lang w:eastAsia="en-GB"/>
        </w:rPr>
        <mc:AlternateContent>
          <mc:Choice Requires="wpg">
            <w:drawing>
              <wp:anchor distT="0" distB="0" distL="114300" distR="114300" simplePos="0" relativeHeight="251674624" behindDoc="0" locked="0" layoutInCell="1" allowOverlap="1">
                <wp:simplePos x="0" y="0"/>
                <wp:positionH relativeFrom="column">
                  <wp:posOffset>281305</wp:posOffset>
                </wp:positionH>
                <wp:positionV relativeFrom="paragraph">
                  <wp:posOffset>1567180</wp:posOffset>
                </wp:positionV>
                <wp:extent cx="5353050" cy="3838575"/>
                <wp:effectExtent l="0" t="19050" r="0" b="9525"/>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rsidR="00481C84" w:rsidRPr="00EA7BDC" w:rsidRDefault="00481C84"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81C84" w:rsidRPr="00EA7BDC" w:rsidRDefault="00481C84"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81C84" w:rsidRPr="00FD020D" w:rsidRDefault="00481C84" w:rsidP="006D1AFF">
                                    <w:pPr>
                                      <w:jc w:val="center"/>
                                      <w:rPr>
                                        <w:color w:val="000000" w:themeColor="text1"/>
                                        <w:sz w:val="26"/>
                                        <w:szCs w:val="26"/>
                                      </w:rPr>
                                    </w:pPr>
                                    <w:r w:rsidRPr="00FD020D">
                                      <w:rPr>
                                        <w:color w:val="000000" w:themeColor="text1"/>
                                        <w:sz w:val="26"/>
                                        <w:szCs w:val="26"/>
                                      </w:rPr>
                                      <w:t>Event-related</w:t>
                                    </w:r>
                                  </w:p>
                                  <w:p w:rsidR="00481C84" w:rsidRDefault="00481C84" w:rsidP="006D1AFF">
                                    <w:pPr>
                                      <w:jc w:val="center"/>
                                      <w:rPr>
                                        <w:color w:val="000000" w:themeColor="text1"/>
                                        <w:sz w:val="24"/>
                                      </w:rPr>
                                    </w:pPr>
                                  </w:p>
                                  <w:p w:rsidR="00481C84" w:rsidRPr="00EA7BDC" w:rsidRDefault="00481C84" w:rsidP="006D1AFF">
                                    <w:pPr>
                                      <w:jc w:val="center"/>
                                      <w:rPr>
                                        <w:b/>
                                        <w:color w:val="000000" w:themeColor="text1"/>
                                        <w:sz w:val="24"/>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Pr="00FD020D" w:rsidRDefault="00481C84"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rsidR="00481C84" w:rsidRPr="006503D5" w:rsidRDefault="00481C84">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rsidR="00481C84" w:rsidRPr="006503D5" w:rsidRDefault="00481C84" w:rsidP="006503D5">
                                <w:pPr>
                                  <w:rPr>
                                    <w:b/>
                                    <w:color w:val="FFFFFF" w:themeColor="background1"/>
                                    <w:sz w:val="28"/>
                                    <w:lang w:val="de-DE"/>
                                  </w:rPr>
                                </w:pPr>
                                <w:proofErr w:type="gramStart"/>
                                <w:r w:rsidRPr="006503D5">
                                  <w:rPr>
                                    <w:b/>
                                    <w:color w:val="FFFFFF" w:themeColor="background1"/>
                                    <w:sz w:val="28"/>
                                  </w:rPr>
                                  <w:t>fMRI</w:t>
                                </w:r>
                                <w:proofErr w:type="gramEnd"/>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rsidR="00481C84" w:rsidRPr="00753038" w:rsidRDefault="00481C84" w:rsidP="00420FB1">
                              <w:pPr>
                                <w:jc w:val="both"/>
                              </w:pPr>
                              <w:r w:rsidRPr="00753038">
                                <w:t>Fig. 1.</w:t>
                              </w:r>
                              <w:r>
                                <w:t xml:space="preserve"> Illustration of variance proportions in EEG and fMRI signal attributed uniquely to EEG (red) or fMRI (blue) and event-related neurovascular coupling (striped)</w:t>
                              </w:r>
                              <w:r w:rsidR="00862A63">
                                <w:t xml:space="preserve"> or event-unrelated coupling (not </w:t>
                              </w:r>
                              <w:r>
                                <w:t xml:space="preserve">striped shared area) from Herrmann and </w:t>
                              </w:r>
                              <w:proofErr w:type="spellStart"/>
                              <w:r>
                                <w:t>Debener</w:t>
                              </w:r>
                              <w:proofErr w:type="spellEnd"/>
                              <w:r>
                                <w:t xml:space="preserve"> </w:t>
                              </w:r>
                              <w:r>
                                <w:fldChar w:fldCharType="begin" w:fldLock="1"/>
                              </w:r>
                              <w: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noteIndex" : 0 }, "schema" : "https://github.com/citation-style-language/schema/raw/master/csl-citation.json" }</w:instrText>
                              </w:r>
                              <w:r>
                                <w:fldChar w:fldCharType="separate"/>
                              </w:r>
                              <w:r w:rsidRPr="00753038">
                                <w:rPr>
                                  <w:noProof/>
                                </w:rPr>
                                <w:t>(2007)</w:t>
                              </w:r>
                              <w:r>
                                <w:fldChar w:fldCharType="end"/>
                              </w:r>
                              <w:r>
                                <w:t>.</w:t>
                              </w:r>
                            </w:p>
                          </w:txbxContent>
                        </wps:txbx>
                        <wps:bodyPr rot="0" vert="horz" wrap="square" lIns="91440" tIns="45720" rIns="91440" bIns="45720" anchor="t" anchorCtr="0">
                          <a:noAutofit/>
                        </wps:bodyPr>
                      </wps:wsp>
                    </wpg:wgp>
                  </a:graphicData>
                </a:graphic>
              </wp:anchor>
            </w:drawing>
          </mc:Choice>
          <mc:Fallback>
            <w:pict>
              <v:group id="Gruppieren 17" o:spid="_x0000_s1026" style="position:absolute;left:0;text-align:left;margin-left:22.15pt;margin-top:123.4pt;width:421.5pt;height:302.25pt;z-index:251674624" coordsize="53530,38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">
                <v:group id="Gruppieren 15" o:spid="_x0000_s1027" style="position:absolute;left:12573;width:28473;height:28194" coordorigin="1238" coordsize="28499,28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uppieren 13" o:spid="_x0000_s1028" style="position:absolute;left:1238;width:28499;height:28194" coordorigin="989" coordsize="22764,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Ellipse 1" o:spid="_x0000_s1029" style="position:absolute;left:989;top:3714;width:15927;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PLu7sA&#10;AADaAAAADwAAAGRycy9kb3ducmV2LnhtbERPSwrCMBDdC94hjOBOUwVFq1FEENy48INuh2Zsis2k&#10;NFGrpzeC4Gp4vO/Ml40txYNqXzhWMOgnIIgzpwvOFZyOm94EhA/IGkvHpOBFHpaLdmuOqXZP3tPj&#10;EHIRQ9inqMCEUKVS+syQRd93FXHkrq62GCKsc6lrfMZwW8phkoylxYJjg8GK1oay2+FuFUy9PBvm&#10;vRu/R5fByrx2jI1WqttpVjMQgZrwF//cWx3nw/eV75WL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dTy7u7AAAA2gAAAA8AAAAAAAAAAAAAAAAAmAIAAGRycy9kb3ducmV2Lnht&#10;bFBLBQYAAAAABAAEAPUAAACAAwAAAAA=&#10;" fillcolor="#c00000" strokecolor="gray [1629]" strokeweight="1pt">
                      <v:fill opacity="59110f"/>
                      <v:stroke joinstyle="miter"/>
                      <v:textbox>
                        <w:txbxContent>
                          <w:p w:rsidR="00481C84" w:rsidRPr="00EA7BDC" w:rsidRDefault="00481C84"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0csQA&#10;AADaAAAADwAAAGRycy9kb3ducmV2LnhtbESPT2vCQBTE74LfYXlCb7pRgtToGkogtfQg1JaCt0f2&#10;NUmbfRuya/58e7dQ6HGYmd8wh3Q0jeipc7VlBetVBIK4sLrmUsHHe758BOE8ssbGMimYyEF6nM8O&#10;mGg78Bv1F1+KAGGXoILK+zaR0hUVGXQr2xIH78t2Bn2QXSl1h0OAm0ZuomgrDdYcFipsKauo+Lnc&#10;jIIdnV/H6XR6/syz63d8s2h32Vaph8X4tAfhafT/4b/2i1YQw++VcAPk8Q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YtHLEAAAA2gAAAA8AAAAAAAAAAAAAAAAAmAIAAGRycy9k&#10;b3ducmV2LnhtbFBLBQYAAAAABAAEAPUAAACJAwAAAAA=&#10;" fillcolor="#0070c0" strokecolor="gray [1629]" strokeweight="1pt">
                      <v:fill opacity="59110f"/>
                      <v:stroke joinstyle="miter"/>
                      <v:textbox>
                        <w:txbxContent>
                          <w:p w:rsidR="00481C84" w:rsidRPr="00EA7BDC" w:rsidRDefault="00481C84" w:rsidP="00EA7BDC">
                            <w:pPr>
                              <w:jc w:val="right"/>
                              <w:rPr>
                                <w:b/>
                                <w:sz w:val="28"/>
                              </w:rPr>
                            </w:pPr>
                          </w:p>
                        </w:txbxContent>
                      </v:textbox>
                    </v:oval>
                    <v:group id="Gruppieren 12" o:spid="_x0000_s1031" style="position:absolute;left:7715;width:9201;height:25025" coordorigin="1047" coordsize="9201,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hteck 5" o:spid="_x0000_s1032" style="position:absolute;left:1047;width:9201;height:2502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kVmMUA&#10;AADaAAAADwAAAGRycy9kb3ducmV2LnhtbESPQWvCQBSE74X+h+UJvdWNhYqk2YQSUKQU1KiH3p7Z&#10;ZxKafZtmt5r217uC4HGYmW+YJBtMK07Uu8aygsk4AkFcWt1wpWC3nT/PQDiPrLG1TAr+yEGWPj4k&#10;GGt75g2dCl+JAGEXo4La+y6W0pU1GXRj2xEH72h7gz7IvpK6x3OAm1a+RNFUGmw4LNTYUV5T+V38&#10;mkBZHbpysc7devFZzJdf/z/Ffveh1NNoeH8D4Wnw9/CtvdQKXuF6JdwA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KRWYxQAAANoAAAAPAAAAAAAAAAAAAAAAAJgCAABkcnMv&#10;ZG93bnJldi54bWxQSwUGAAAAAAQABAD1AAAAigMAAAAA&#10;" fillcolor="#aeaaaa [2414]" strokecolor="gray [1629]" strokeweight="2.25pt">
                        <v:fill opacity="10537f"/>
                        <v:textbox>
                          <w:txbxContent>
                            <w:p w:rsidR="00481C84" w:rsidRPr="00FD020D" w:rsidRDefault="00481C84" w:rsidP="006D1AFF">
                              <w:pPr>
                                <w:jc w:val="center"/>
                                <w:rPr>
                                  <w:color w:val="000000" w:themeColor="text1"/>
                                  <w:sz w:val="26"/>
                                  <w:szCs w:val="26"/>
                                </w:rPr>
                              </w:pPr>
                              <w:r w:rsidRPr="00FD020D">
                                <w:rPr>
                                  <w:color w:val="000000" w:themeColor="text1"/>
                                  <w:sz w:val="26"/>
                                  <w:szCs w:val="26"/>
                                </w:rPr>
                                <w:t>Event-related</w:t>
                              </w:r>
                            </w:p>
                            <w:p w:rsidR="00481C84" w:rsidRDefault="00481C84" w:rsidP="006D1AFF">
                              <w:pPr>
                                <w:jc w:val="center"/>
                                <w:rPr>
                                  <w:color w:val="000000" w:themeColor="text1"/>
                                  <w:sz w:val="24"/>
                                </w:rPr>
                              </w:pPr>
                            </w:p>
                            <w:p w:rsidR="00481C84" w:rsidRPr="00EA7BDC" w:rsidRDefault="00481C84" w:rsidP="006D1AFF">
                              <w:pPr>
                                <w:jc w:val="center"/>
                                <w:rPr>
                                  <w:b/>
                                  <w:color w:val="000000" w:themeColor="text1"/>
                                  <w:sz w:val="24"/>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Default="00481C84" w:rsidP="006D1AFF">
                              <w:pPr>
                                <w:jc w:val="center"/>
                                <w:rPr>
                                  <w:color w:val="000000" w:themeColor="text1"/>
                                </w:rPr>
                              </w:pPr>
                            </w:p>
                            <w:p w:rsidR="00481C84" w:rsidRPr="00FD020D" w:rsidRDefault="00481C84"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SAr8IAAADaAAAADwAAAGRycy9kb3ducmV2LnhtbESPQWsCMRSE7wX/Q3hCbzWrB1tWo4gg&#10;inqpLYK3x+a5u7p5WZJXXf+9KRR6HGbmG2Y671yjbhRi7dnAcJCBIi68rbk08P21evsAFQXZYuOZ&#10;DDwownzWe5libv2dP+l2kFIlCMccDVQiba51LCpyGAe+JU7e2QeHkmQotQ14T3DX6FGWjbXDmtNC&#10;hS0tKyquhx9nYHfdv4tcTn5RHDHbbtePffBLY1773WICSqiT//Bfe2MNjOH3SroBe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SAr8IAAADaAAAADwAAAAAAAAAAAAAA&#10;AAChAgAAZHJzL2Rvd25yZXYueG1sUEsFBgAAAAAEAAQA+QAAAJADAAAAAA==&#10;" strokecolor="gray [1629]" strokeweight="2.25pt">
                        <v:stroke joinstyle="miter"/>
                      </v:line>
                      <v:line id="Gerader Verbinder 8" o:spid="_x0000_s1034" style="position:absolute;visibility:visible;mso-wrap-style:square" from="1619,9525" to="3524,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CddsEAAADaAAAADwAAAGRycy9kb3ducmV2LnhtbERPu27CMBTdkfgH61bqBk4ZqirFQQGE&#10;xEAGQqWuV/HNQ42vg21I2q/HQyXGo/NebybTizs531lW8LZMQBBXVnfcKPi6HBYfIHxA1thbJgW/&#10;5GGTzWdrTLUd+Uz3MjQihrBPUUEbwpBK6auWDPqlHYgjV1tnMEToGqkdjjHc9HKVJO/SYMexocWB&#10;di1VP+XNKNiu3PYvL/LhlBTffV3sO33d75R6fZnyTxCBpvAU/7uPWkHcGq/EGy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kJ12wQAAANoAAAAPAAAAAAAAAAAAAAAA&#10;AKECAABkcnMvZG93bnJldi54bWxQSwUGAAAAAAQABAD5AAAAjwMAAAAA&#10;" strokecolor="gray [1629]" strokeweight="2.25pt">
                        <v:stroke dashstyle="3 1" joinstyle="miter"/>
                      </v:line>
                      <v:line id="Gerader Verbinder 9" o:spid="_x0000_s1035" style="position:absolute;visibility:visible;mso-wrap-style:square" from="2571,7715" to="6096,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w47cIAAADaAAAADwAAAGRycy9kb3ducmV2LnhtbESPQYvCMBSE7wv+h/AEb2uqB3GrUaoi&#10;eLCHVcHro3m2xealJlHr/vqNsLDHYWa+YebLzjTiQc7XlhWMhgkI4sLqmksFp+P2cwrCB2SNjWVS&#10;8CIPy0XvY46ptk/+pschlCJC2KeooAqhTaX0RUUG/dC2xNG7WGcwROlKqR0+I9w0cpwkE2mw5rhQ&#10;YUvriorr4W4UrMZu9ZPlWbtP8nNzyTe1vm3WSg36XTYDEagL/+G/9k4r+IL3lXgD5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dw47cIAAADaAAAADwAAAAAAAAAAAAAA&#10;AAChAgAAZHJzL2Rvd25yZXYueG1sUEsFBgAAAAAEAAQA+QAAAJADAAAAAA==&#10;" strokecolor="gray [1629]" strokeweight="2.25pt">
                        <v:stroke dashstyle="3 1" joinstyle="miter"/>
                      </v:line>
                      <v:line id="Gerader Verbinder 10" o:spid="_x0000_s1036" style="position:absolute;visibility:visible;mso-wrap-style:square" from="3905,6381" to="8858,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hoasQAAADbAAAADwAAAGRycy9kb3ducmV2LnhtbESPQW/CMAyF75P4D5GRdhspHCZUCKiA&#10;JnGghzEkrlZj2orGKUkG3X79fEDazdZ7fu/zcj24Tt0pxNazgekkA0VcedtybeD09fE2BxUTssXO&#10;Mxn4oQjr1ehlibn1D/6k+zHVSkI45migSanPtY5VQw7jxPfEol18cJhkDbW2AR8S7jo9y7J37bBl&#10;aWiwp21D1fX47QxsZmHzW5RFf8jKc3cpd6297bbGvI6HYgEq0ZD+zc/rvRV8oZdfZAC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eGhqxAAAANsAAAAPAAAAAAAAAAAA&#10;AAAAAKECAABkcnMvZG93bnJldi54bWxQSwUGAAAAAAQABAD5AAAAkgMAAAAA&#10;" strokecolor="gray [1629]" strokeweight="2.25pt">
                        <v:stroke dashstyle="3 1" joinstyle="miter"/>
                      </v:line>
                      <v:line id="Gerader Verbinder 11" o:spid="_x0000_s1037" style="position:absolute;visibility:visible;mso-wrap-style:square" from="5429,5334" to="9334,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TN8cIAAADbAAAADwAAAGRycy9kb3ducmV2LnhtbERPTWvCQBC9F/wPywje6iYepERXiQah&#10;B3NoWuh1yI5JMDsbd7cm9td3C4Xe5vE+Z7ufTC/u5HxnWUG6TEAQ11Z33Cj4eD89v4DwAVljb5kU&#10;PMjDfjd72mKm7chvdK9CI2II+wwVtCEMmZS+bsmgX9qBOHIX6wyGCF0jtcMxhpterpJkLQ12HBta&#10;HOjYUn2tvoyCw8odvvMyH85J+dlfyqLTt+Ko1GI+5RsQgabwL/5zv+o4P4XfX+IBcvc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TN8cIAAADbAAAADwAAAAAAAAAAAAAA&#10;AAChAgAAZHJzL2Rvd25yZXYueG1sUEsFBgAAAAAEAAQA+QAAAJADAAAAAA==&#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zC4cMA&#10;AADcAAAADwAAAGRycy9kb3ducmV2LnhtbESPzWoCQRCE7wHfYeiAl6AzCvlhdRQRjDl4ickDNDvt&#10;7pqdnnWn465v7wiCx6KqvqLmy97X6kxtrAJbmIwNKOI8uIoLC78/m9EHqCjIDuvAZOFCEZaLwdMc&#10;Mxc6/qbzXgqVIBwztFCKNJnWMS/JYxyHhjh5h9B6lCTbQrsWuwT3tZ4a86Y9VpwWSmxoXVL+t//3&#10;Fo6Hrcir6bSYgj5fdqdTdTRo7fC5X81ACfXyCN/bX87CdPIOtzPpCO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zC4cMAAADcAAAADwAAAAAAAAAAAAAAAACYAgAAZHJzL2Rv&#10;d25yZXYueG1sUEsFBgAAAAAEAAQA9QAAAIgDAAAAAA==&#10;" fillcolor="#c00000" stroked="f">
                    <v:textbox>
                      <w:txbxContent>
                        <w:p w:rsidR="00481C84" w:rsidRPr="006503D5" w:rsidRDefault="00481C84">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96cMA&#10;AADbAAAADwAAAGRycy9kb3ducmV2LnhtbERPTU/CQBC9k/gfNmPChcC2CMQUFiISFW5auXCbdIe2&#10;sTu7dtdS/71rQsJtXt7nrDa9aURHra8tK0gnCQjiwuqaSwXHz5fxIwgfkDU2lknBL3nYrO8GK8y0&#10;vfAHdXkoRQxhn6GCKgSXSemLigz6iXXEkTvb1mCIsC2lbvESw00jp0mykAZrjg0VOnquqPjKf4yC&#10;bTiMXt3b/LRLH9L3Ljdu+707KDW875+WIAL14Sa+uvc6zp/B/y/x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896cMAAADbAAAADwAAAAAAAAAAAAAAAACYAgAAZHJzL2Rv&#10;d25yZXYueG1sUEsFBgAAAAAEAAQA9QAAAIgDAAAAAA==&#10;" fillcolor="#0070c0" stroked="f">
                    <v:textbox>
                      <w:txbxContent>
                        <w:p w:rsidR="00481C84" w:rsidRPr="006503D5" w:rsidRDefault="00481C84" w:rsidP="006503D5">
                          <w:pPr>
                            <w:rPr>
                              <w:b/>
                              <w:color w:val="FFFFFF" w:themeColor="background1"/>
                              <w:sz w:val="28"/>
                              <w:lang w:val="de-DE"/>
                            </w:rPr>
                          </w:pPr>
                          <w:r w:rsidRPr="006503D5">
                            <w:rPr>
                              <w:b/>
                              <w:color w:val="FFFFFF" w:themeColor="background1"/>
                              <w:sz w:val="28"/>
                            </w:rPr>
                            <w:t>fMRI</w:t>
                          </w:r>
                        </w:p>
                      </w:txbxContent>
                    </v:textbox>
                  </v:shape>
                </v:group>
                <v:shape id="Textfeld 2" o:spid="_x0000_s1040" type="#_x0000_t202" style="position:absolute;top:29527;width:53530;height:8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rsidR="00481C84" w:rsidRPr="00753038" w:rsidRDefault="00481C84" w:rsidP="00420FB1">
                        <w:pPr>
                          <w:jc w:val="both"/>
                        </w:pPr>
                        <w:r w:rsidRPr="00753038">
                          <w:t>Fig. 1.</w:t>
                        </w:r>
                        <w:r>
                          <w:t xml:space="preserve"> Illustration of variance proportions in EEG and fMRI signal attributed uniquely to EEG (red) or fMRI (blue) and event-related neurovascular coupling (striped)</w:t>
                        </w:r>
                        <w:r w:rsidR="00862A63">
                          <w:t xml:space="preserve"> or event-unrelated coupling (not </w:t>
                        </w:r>
                        <w:r>
                          <w:t xml:space="preserve">striped shared area) from Herrmann and Debener </w:t>
                        </w:r>
                        <w:r>
                          <w:fldChar w:fldCharType="begin" w:fldLock="1"/>
                        </w:r>
                        <w: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noteIndex" : 0 }, "schema" : "https://github.com/citation-style-language/schema/raw/master/csl-citation.json" }</w:instrText>
                        </w:r>
                        <w:r>
                          <w:fldChar w:fldCharType="separate"/>
                        </w:r>
                        <w:r w:rsidRPr="00753038">
                          <w:rPr>
                            <w:noProof/>
                          </w:rPr>
                          <w:t>(2007)</w:t>
                        </w:r>
                        <w:r>
                          <w:fldChar w:fldCharType="end"/>
                        </w:r>
                        <w:r>
                          <w:t>.</w:t>
                        </w:r>
                      </w:p>
                    </w:txbxContent>
                  </v:textbox>
                </v:shape>
                <w10:wrap type="topAndBottom"/>
              </v:group>
            </w:pict>
          </mc:Fallback>
        </mc:AlternateContent>
      </w:r>
      <w:r w:rsidR="00470B7E">
        <w:rPr>
          <w:sz w:val="24"/>
        </w:rPr>
        <w:t>As a result,</w:t>
      </w:r>
      <w:r w:rsidR="001A0660">
        <w:rPr>
          <w:sz w:val="24"/>
        </w:rPr>
        <w:t xml:space="preserve"> approaches for </w:t>
      </w:r>
      <w:r w:rsidR="001252A6">
        <w:rPr>
          <w:sz w:val="24"/>
        </w:rPr>
        <w:t>combined</w:t>
      </w:r>
      <w:r w:rsidR="001A0660">
        <w:rPr>
          <w:sz w:val="24"/>
        </w:rPr>
        <w:t xml:space="preserve"> EEG-fMRI recordings </w:t>
      </w:r>
      <w:r w:rsidR="0040629D">
        <w:rPr>
          <w:sz w:val="24"/>
        </w:rPr>
        <w:t>allow analysing</w:t>
      </w:r>
      <w:r>
        <w:rPr>
          <w:sz w:val="24"/>
        </w:rPr>
        <w:t xml:space="preserve"> </w:t>
      </w:r>
      <w:r w:rsidR="00470B7E">
        <w:rPr>
          <w:sz w:val="24"/>
        </w:rPr>
        <w:t>shared and discrete signal variation</w:t>
      </w:r>
      <w:r w:rsidR="006D1AFF">
        <w:rPr>
          <w:sz w:val="24"/>
        </w:rPr>
        <w:t xml:space="preserve"> (see Fig. 1)</w:t>
      </w:r>
      <w:r w:rsidR="00470B7E">
        <w:rPr>
          <w:sz w:val="24"/>
        </w:rPr>
        <w:t xml:space="preserve"> </w:t>
      </w:r>
      <w:r w:rsidR="001A0660">
        <w:rPr>
          <w:sz w:val="24"/>
        </w:rPr>
        <w:t xml:space="preserve">in these methods </w:t>
      </w:r>
      <w:r w:rsidR="001A0660">
        <w:rPr>
          <w:sz w:val="24"/>
        </w:rPr>
        <w:fldChar w:fldCharType="begin" w:fldLock="1"/>
      </w:r>
      <w:r w:rsidR="00227097">
        <w:rPr>
          <w:sz w:val="24"/>
        </w:rP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plainTextFormattedCitation" : "(Herrmann &amp; Debener, 2007)", "previouslyFormattedCitation" : "(Herrmann &amp; Debener, 2007)" }, "properties" : { "noteIndex" : 0 }, "schema" : "https://github.com/citation-style-language/schema/raw/master/csl-citation.json" }</w:instrText>
      </w:r>
      <w:r w:rsidR="001A0660">
        <w:rPr>
          <w:sz w:val="24"/>
        </w:rPr>
        <w:fldChar w:fldCharType="separate"/>
      </w:r>
      <w:r w:rsidR="001A0660" w:rsidRPr="001A0660">
        <w:rPr>
          <w:noProof/>
          <w:sz w:val="24"/>
        </w:rPr>
        <w:t>(Herrmann &amp; Debener, 2007)</w:t>
      </w:r>
      <w:r w:rsidR="001A0660">
        <w:rPr>
          <w:sz w:val="24"/>
        </w:rPr>
        <w:fldChar w:fldCharType="end"/>
      </w:r>
      <w:r w:rsidR="00DA1E6A">
        <w:rPr>
          <w:sz w:val="24"/>
        </w:rPr>
        <w:t>. Highlighting neurovascular</w:t>
      </w:r>
      <w:r w:rsidR="001A0660">
        <w:rPr>
          <w:sz w:val="24"/>
        </w:rPr>
        <w:t xml:space="preserve"> coupling and </w:t>
      </w:r>
      <w:r w:rsidR="00DA1E6A">
        <w:rPr>
          <w:sz w:val="24"/>
        </w:rPr>
        <w:t xml:space="preserve">decoupling </w:t>
      </w:r>
      <w:r w:rsidR="001A0660">
        <w:rPr>
          <w:sz w:val="24"/>
        </w:rPr>
        <w:t>promises</w:t>
      </w:r>
      <w:r w:rsidR="00FF4A54">
        <w:rPr>
          <w:sz w:val="24"/>
        </w:rPr>
        <w:t xml:space="preserve"> new</w:t>
      </w:r>
      <w:r w:rsidR="001A0660">
        <w:rPr>
          <w:sz w:val="24"/>
        </w:rPr>
        <w:t xml:space="preserve"> insights </w:t>
      </w:r>
      <w:r w:rsidR="00B0616D">
        <w:rPr>
          <w:sz w:val="24"/>
        </w:rPr>
        <w:t>for the study of</w:t>
      </w:r>
      <w:r w:rsidR="001A0660">
        <w:rPr>
          <w:sz w:val="24"/>
        </w:rPr>
        <w:t xml:space="preserve"> physiological foundations of EEG and fMRI as wells as</w:t>
      </w:r>
      <w:r w:rsidR="00FF4A54">
        <w:rPr>
          <w:sz w:val="24"/>
        </w:rPr>
        <w:t xml:space="preserve"> experimental investigations of</w:t>
      </w:r>
      <w:r w:rsidR="001A0660">
        <w:rPr>
          <w:sz w:val="24"/>
        </w:rPr>
        <w:t xml:space="preserve"> cognitive processes.</w:t>
      </w:r>
      <w:r w:rsidR="001E1AA6">
        <w:rPr>
          <w:sz w:val="24"/>
        </w:rPr>
        <w:t xml:space="preserve"> </w:t>
      </w:r>
    </w:p>
    <w:p w:rsidR="007E3397" w:rsidRDefault="007E3397" w:rsidP="007E3397">
      <w:pPr>
        <w:pStyle w:val="berschrift2"/>
        <w:rPr>
          <w:color w:val="auto"/>
        </w:rPr>
      </w:pPr>
      <w:bookmarkStart w:id="2" w:name="_Toc498321433"/>
      <w:r w:rsidRPr="000115CD">
        <w:rPr>
          <w:color w:val="auto"/>
        </w:rPr>
        <w:t>1.2 Multivariate analysis of fMRI and EEG data</w:t>
      </w:r>
    </w:p>
    <w:bookmarkEnd w:id="2"/>
    <w:p w:rsidR="007E3397" w:rsidRDefault="007E3397" w:rsidP="007E3397">
      <w:pPr>
        <w:spacing w:after="0" w:line="360" w:lineRule="auto"/>
        <w:ind w:firstLine="425"/>
        <w:jc w:val="both"/>
        <w:rPr>
          <w:sz w:val="24"/>
        </w:rPr>
      </w:pPr>
    </w:p>
    <w:p w:rsidR="007E3397" w:rsidRPr="000115CD" w:rsidRDefault="007E3397" w:rsidP="007E3397">
      <w:pPr>
        <w:pStyle w:val="berschrift2"/>
        <w:rPr>
          <w:color w:val="auto"/>
        </w:rPr>
      </w:pPr>
      <w:bookmarkStart w:id="3" w:name="_Toc498321434"/>
      <w:r w:rsidRPr="000115CD">
        <w:rPr>
          <w:color w:val="auto"/>
        </w:rPr>
        <w:t>1.3 Multimodal data fusion</w:t>
      </w:r>
      <w:bookmarkEnd w:id="3"/>
    </w:p>
    <w:p w:rsidR="007E3397" w:rsidRDefault="007E3397" w:rsidP="00420FB1">
      <w:pPr>
        <w:spacing w:after="0" w:line="360" w:lineRule="auto"/>
        <w:ind w:firstLine="425"/>
        <w:jc w:val="both"/>
        <w:rPr>
          <w:sz w:val="24"/>
        </w:rPr>
      </w:pPr>
    </w:p>
    <w:p w:rsidR="00420FB1" w:rsidRDefault="00420FB1" w:rsidP="00420FB1">
      <w:pPr>
        <w:spacing w:after="0" w:line="360" w:lineRule="auto"/>
        <w:ind w:firstLine="425"/>
        <w:jc w:val="both"/>
        <w:rPr>
          <w:sz w:val="24"/>
        </w:rPr>
      </w:pPr>
      <w:r>
        <w:rPr>
          <w:sz w:val="24"/>
        </w:rPr>
        <w:t>Despite the short time combined EEG and fMRI has been emerging as a research field, there</w:t>
      </w:r>
      <w:r w:rsidR="00E35415">
        <w:rPr>
          <w:sz w:val="24"/>
        </w:rPr>
        <w:t xml:space="preserve"> is already a wealth of literature for statistical analyses</w:t>
      </w:r>
      <w:r>
        <w:rPr>
          <w:sz w:val="24"/>
        </w:rPr>
        <w:t xml:space="preserve">. Recently, multimodal data </w:t>
      </w:r>
      <w:r w:rsidR="00542CC0">
        <w:rPr>
          <w:sz w:val="24"/>
        </w:rPr>
        <w:t>fusion</w:t>
      </w:r>
      <w:r>
        <w:rPr>
          <w:sz w:val="24"/>
        </w:rPr>
        <w:t xml:space="preserve"> has received attention most of all </w:t>
      </w:r>
      <w:r>
        <w:rPr>
          <w:sz w:val="24"/>
        </w:rPr>
        <w:fldChar w:fldCharType="begin" w:fldLock="1"/>
      </w:r>
      <w:r w:rsidR="00542CC0">
        <w:rPr>
          <w:sz w:val="24"/>
        </w:rPr>
        <w:instrText>ADDIN CSL_CITATION { "citationItems" : [ { "id" : "ITEM-1", "itemData" : { "DOI" : "10.1007/978-3-540-87919-0", "ISBN" : "9783540879183", "ISSN" : "9783540879190 3540879196", "PMID" : "15003161", "abstract" : "Consequently, it seems certain that the integration of fMRI and EEG will play an increasing role in neuroscience and of the clinical study of brain disorders ...", "author" : [ { "dropping-particle" : "", "family" : "Multert", "given" : "Christoph", "non-dropping-particle" : "", "parse-names" : false, "suffix" : "" }, { "dropping-particle" : "", "family" : "Lemieux", "given" : "Louis", "non-dropping-particle" : "", "parse-names" : false, "suffix" : "" } ], "container-title" : "Book", "editor" : [ { "dropping-particle" : "", "family" : "Mulert", "given" : "Christoph", "non-dropping-particle" : "", "parse-names" : false, "suffix" : "" }, { "dropping-particle" : "", "family" : "Lemieux", "given" : "Louis", "non-dropping-particle" : "", "parse-names" : false, "suffix" : "" } ], "id" : "ITEM-1", "issued" : { "date-parts" : [ [ "2009" ] ] }, "page" : "538", "publisher" : "Springer Berlin Heidelberg", "publisher-place" : "Berlin, Heidelberg", "title" : "EEG-fMRI; Physiological Basis, Technique, and Applications", "type" : "article-journal" }, "uris" : [ "http://www.mendeley.com/documents/?uuid=23df7477-df58-32c7-b5fe-77da5c26c47c" ] } ], "mendeley" : { "formattedCitation" : "(Multert &amp; Lemieux, 2009)", "plainTextFormattedCitation" : "(Multert &amp; Lemieux, 2009)", "previouslyFormattedCitation" : "(Multert &amp; Lemieux, 2009)" }, "properties" : { "noteIndex" : 0 }, "schema" : "https://github.com/citation-style-language/schema/raw/master/csl-citation.json" }</w:instrText>
      </w:r>
      <w:r>
        <w:rPr>
          <w:sz w:val="24"/>
        </w:rPr>
        <w:fldChar w:fldCharType="separate"/>
      </w:r>
      <w:r w:rsidRPr="00420FB1">
        <w:rPr>
          <w:noProof/>
          <w:sz w:val="24"/>
        </w:rPr>
        <w:t>(Multert &amp; Lemieux, 2009)</w:t>
      </w:r>
      <w:r>
        <w:rPr>
          <w:sz w:val="24"/>
        </w:rPr>
        <w:fldChar w:fldCharType="end"/>
      </w:r>
      <w:r>
        <w:rPr>
          <w:sz w:val="24"/>
        </w:rPr>
        <w:t>.</w:t>
      </w:r>
    </w:p>
    <w:p w:rsidR="00522F58" w:rsidRPr="007E3397" w:rsidRDefault="00420FB1" w:rsidP="007E3397">
      <w:pPr>
        <w:spacing w:after="0" w:line="360" w:lineRule="auto"/>
        <w:ind w:firstLine="425"/>
        <w:jc w:val="both"/>
        <w:rPr>
          <w:sz w:val="24"/>
        </w:rPr>
      </w:pPr>
      <w:r>
        <w:rPr>
          <w:sz w:val="24"/>
        </w:rPr>
        <w:t xml:space="preserve"> </w:t>
      </w:r>
      <w:r w:rsidR="00542CC0">
        <w:rPr>
          <w:sz w:val="24"/>
        </w:rPr>
        <w:t xml:space="preserve">This approach stands opposed to the isolated (i.e. ERP, frequency analyses, fMRI contrasts, connectivity analyses) and asymmetric types of data analyses, such as EEG-informed fMRI and fMRI-informed EEG.  In all of these cases one of the two methods takes </w:t>
      </w:r>
      <w:r w:rsidR="00542CC0" w:rsidRPr="00542CC0">
        <w:rPr>
          <w:sz w:val="24"/>
        </w:rPr>
        <w:lastRenderedPageBreak/>
        <w:t>precedence</w:t>
      </w:r>
      <w:r w:rsidR="00542CC0">
        <w:rPr>
          <w:sz w:val="24"/>
        </w:rPr>
        <w:t xml:space="preserve"> over or excludes the other</w:t>
      </w:r>
      <w:r w:rsidR="001C39F2">
        <w:rPr>
          <w:sz w:val="24"/>
        </w:rPr>
        <w:t xml:space="preserve"> </w:t>
      </w:r>
      <w:r w:rsidR="001C39F2">
        <w:rPr>
          <w:sz w:val="24"/>
        </w:rPr>
        <w:fldChar w:fldCharType="begin" w:fldLock="1"/>
      </w:r>
      <w:r w:rsidR="004838F8">
        <w:rPr>
          <w:sz w:val="24"/>
        </w:rPr>
        <w:instrText>ADDIN CSL_CITATION { "citationItems" : [ { "id" : "ITEM-1", "itemData" : { "DOI" : "10.1523/JNEUROSCI.0447-12.2012", "ISBN" : "1529-2401 (Electronic)\\r0270-6474 (Linking)", "ISSN" : "1529-2401",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The Journal of neuroscience : the official journal of the Society for Neuroscience", "id" : "ITEM-1", "issue" : "18", "issued" : { "date-parts" : [ [ "2012" ] ] }, "page" : "6053-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noteIndex" : 0 }, "schema" : "https://github.com/citation-style-language/schema/raw/master/csl-citation.json" }</w:instrText>
      </w:r>
      <w:r w:rsidR="001C39F2">
        <w:rPr>
          <w:sz w:val="24"/>
        </w:rPr>
        <w:fldChar w:fldCharType="separate"/>
      </w:r>
      <w:r w:rsidR="007C5B36">
        <w:rPr>
          <w:noProof/>
          <w:sz w:val="24"/>
        </w:rPr>
        <w:t>(</w:t>
      </w:r>
      <w:r w:rsidR="007C5B36" w:rsidRPr="007C5B36">
        <w:rPr>
          <w:noProof/>
          <w:sz w:val="24"/>
        </w:rPr>
        <w:t>Huster, Debener, &amp; Eichele, 2012)</w:t>
      </w:r>
      <w:r w:rsidR="001C39F2">
        <w:rPr>
          <w:sz w:val="24"/>
        </w:rPr>
        <w:fldChar w:fldCharType="end"/>
      </w:r>
      <w:r w:rsidR="00542CC0">
        <w:rPr>
          <w:sz w:val="24"/>
        </w:rPr>
        <w:t>.</w:t>
      </w:r>
      <w:r w:rsidR="001C39F2">
        <w:rPr>
          <w:sz w:val="24"/>
        </w:rPr>
        <w:t xml:space="preserve"> Further, each of these analyses only uses part of the data.</w:t>
      </w:r>
      <w:r w:rsidR="00542CC0">
        <w:rPr>
          <w:sz w:val="24"/>
        </w:rPr>
        <w:t xml:space="preserve"> The main advantage of data fusion is that it represents a multivariate approach which takes into account </w:t>
      </w:r>
      <w:r w:rsidR="001C39F2">
        <w:rPr>
          <w:sz w:val="24"/>
        </w:rPr>
        <w:t xml:space="preserve">almost </w:t>
      </w:r>
      <w:r w:rsidR="00542CC0">
        <w:rPr>
          <w:sz w:val="24"/>
        </w:rPr>
        <w:t>all available information</w:t>
      </w:r>
      <w:r w:rsidR="001C39F2">
        <w:rPr>
          <w:sz w:val="24"/>
        </w:rPr>
        <w:t>.</w:t>
      </w:r>
    </w:p>
    <w:p w:rsidR="001C39F2" w:rsidRDefault="003B3E4B" w:rsidP="00522F58">
      <w:pPr>
        <w:spacing w:after="0" w:line="360" w:lineRule="auto"/>
        <w:ind w:firstLine="425"/>
        <w:jc w:val="both"/>
        <w:rPr>
          <w:sz w:val="24"/>
        </w:rPr>
      </w:pPr>
      <w:r>
        <w:rPr>
          <w:rFonts w:eastAsiaTheme="minorEastAsia"/>
          <w:noProof/>
          <w:sz w:val="24"/>
          <w:lang w:eastAsia="en-GB"/>
        </w:rPr>
        <mc:AlternateContent>
          <mc:Choice Requires="wpg">
            <w:drawing>
              <wp:anchor distT="0" distB="0" distL="114300" distR="114300" simplePos="0" relativeHeight="251678720" behindDoc="0" locked="0" layoutInCell="1" allowOverlap="1">
                <wp:simplePos x="0" y="0"/>
                <wp:positionH relativeFrom="column">
                  <wp:posOffset>-39370</wp:posOffset>
                </wp:positionH>
                <wp:positionV relativeFrom="paragraph">
                  <wp:posOffset>4237009</wp:posOffset>
                </wp:positionV>
                <wp:extent cx="5760720" cy="2790825"/>
                <wp:effectExtent l="0" t="0" r="0" b="9525"/>
                <wp:wrapTopAndBottom/>
                <wp:docPr id="7" name="Gruppieren 7"/>
                <wp:cNvGraphicFramePr/>
                <a:graphic xmlns:a="http://schemas.openxmlformats.org/drawingml/2006/main">
                  <a:graphicData uri="http://schemas.microsoft.com/office/word/2010/wordprocessingGroup">
                    <wpg:wgp>
                      <wpg:cNvGrpSpPr/>
                      <wpg:grpSpPr>
                        <a:xfrm>
                          <a:off x="0" y="0"/>
                          <a:ext cx="5760720" cy="2790825"/>
                          <a:chOff x="0" y="0"/>
                          <a:chExt cx="5760720" cy="2790826"/>
                        </a:xfrm>
                      </wpg:grpSpPr>
                      <pic:pic xmlns:pic="http://schemas.openxmlformats.org/drawingml/2006/picture">
                        <pic:nvPicPr>
                          <pic:cNvPr id="2" name="Grafik 1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079625"/>
                          </a:xfrm>
                          <a:prstGeom prst="rect">
                            <a:avLst/>
                          </a:prstGeom>
                        </pic:spPr>
                      </pic:pic>
                      <wps:wsp>
                        <wps:cNvPr id="3" name="Textfeld 2"/>
                        <wps:cNvSpPr txBox="1">
                          <a:spLocks noChangeArrowheads="1"/>
                        </wps:cNvSpPr>
                        <wps:spPr bwMode="auto">
                          <a:xfrm>
                            <a:off x="180975" y="2105026"/>
                            <a:ext cx="5353050" cy="685800"/>
                          </a:xfrm>
                          <a:prstGeom prst="rect">
                            <a:avLst/>
                          </a:prstGeom>
                          <a:solidFill>
                            <a:srgbClr val="FFFFFF"/>
                          </a:solidFill>
                          <a:ln w="9525">
                            <a:noFill/>
                            <a:miter lim="800000"/>
                            <a:headEnd/>
                            <a:tailEnd/>
                          </a:ln>
                        </wps:spPr>
                        <wps:txbx>
                          <w:txbxContent>
                            <w:p w:rsidR="00481C84" w:rsidRPr="00753038" w:rsidRDefault="00481C84" w:rsidP="009420B0">
                              <w:pPr>
                                <w:jc w:val="both"/>
                              </w:pPr>
                              <w:r>
                                <w:t>Fig. 2</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w:t>
                              </w:r>
                              <w:proofErr w:type="spellStart"/>
                              <w:r>
                                <w:rPr>
                                  <w:rFonts w:eastAsiaTheme="minorEastAsia"/>
                                </w:rPr>
                                <w:t>Adali</w:t>
                              </w:r>
                              <w:proofErr w:type="spellEnd"/>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noteIndex" : 0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uppieren 7" o:spid="_x0000_s1041" style="position:absolute;left:0;text-align:left;margin-left:-3.1pt;margin-top:333.6pt;width:453.6pt;height:219.75pt;z-index:251678720;mso-height-relative:margin" coordsize="57607,27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42" type="#_x0000_t75" style="position:absolute;width:57607;height:20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hU3PDAAAA2gAAAA8AAABkcnMvZG93bnJldi54bWxEj09rwkAUxO+C32F5BW+6qUIsqasU/xY8&#10;SG2g10f2dROafRuzq8Zv7xYEj8PM/IaZLTpbiwu1vnKs4HWUgCAunK7YKMi/N8M3ED4ga6wdk4Ib&#10;eVjM+70ZZtpd+Ysux2BEhLDPUEEZQpNJ6YuSLPqRa4ij9+taiyHK1kjd4jXCbS3HSZJKixXHhRIb&#10;WpZU/B3PVsFqlR6mp33e/bBZ+12a78x2MlFq8NJ9vIMI1IVn+NH+1ArG8H8l3gA5v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2FTc8MAAADaAAAADwAAAAAAAAAAAAAAAACf&#10;AgAAZHJzL2Rvd25yZXYueG1sUEsFBgAAAAAEAAQA9wAAAI8DAAAAAA==&#10;">
                  <v:imagedata r:id="rId7" o:title=""/>
                  <v:path arrowok="t"/>
                </v:shape>
                <v:shape id="Textfeld 2" o:spid="_x0000_s1043" type="#_x0000_t202" style="position:absolute;left:1809;top:21050;width:53531;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rsidR="00481C84" w:rsidRPr="00753038" w:rsidRDefault="00481C84" w:rsidP="009420B0">
                        <w:pPr>
                          <w:jc w:val="both"/>
                        </w:pPr>
                        <w:r>
                          <w:t>Fig. 2</w:t>
                        </w:r>
                        <w:r w:rsidRPr="00753038">
                          <w:t>.</w:t>
                        </w:r>
                        <w:r>
                          <w:t xml:space="preserve"> Illustration of j</w:t>
                        </w:r>
                        <w:r w:rsidRPr="009420B0">
                          <w:t>ICA</w:t>
                        </w:r>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noteIndex" : 0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w10:wrap type="topAndBottom"/>
              </v:group>
            </w:pict>
          </mc:Fallback>
        </mc:AlternateContent>
      </w:r>
      <w:r w:rsidR="002A541C">
        <w:rPr>
          <w:sz w:val="24"/>
        </w:rPr>
        <w:t>A popular method</w:t>
      </w:r>
      <w:r w:rsidR="00DC765E">
        <w:rPr>
          <w:sz w:val="24"/>
        </w:rPr>
        <w:t xml:space="preserve"> </w:t>
      </w:r>
      <w:r w:rsidR="002A541C">
        <w:rPr>
          <w:sz w:val="24"/>
        </w:rPr>
        <w:t>for fusing different kinds of medical imaging and EEG data is</w:t>
      </w:r>
      <w:r w:rsidR="00DC765E">
        <w:rPr>
          <w:sz w:val="24"/>
        </w:rPr>
        <w:t xml:space="preserve"> the joint Independent Component Analysis (</w:t>
      </w:r>
      <w:proofErr w:type="spellStart"/>
      <w:r w:rsidR="00DC765E">
        <w:rPr>
          <w:sz w:val="24"/>
        </w:rPr>
        <w:t>jICA</w:t>
      </w:r>
      <w:proofErr w:type="spellEnd"/>
      <w:r w:rsidR="00DC765E">
        <w:rPr>
          <w:sz w:val="24"/>
        </w:rPr>
        <w:t xml:space="preserve">) </w:t>
      </w:r>
      <w:r w:rsidR="002A541C">
        <w:rPr>
          <w:sz w:val="24"/>
        </w:rPr>
        <w:fldChar w:fldCharType="begin" w:fldLock="1"/>
      </w:r>
      <w:r w:rsidR="00057A9D">
        <w:rPr>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D. Calhoun, Liu, &amp; Adali, 2009; V. Calhoun, Adah, &amp; Liu, 2006; Eichele et al., 2008; Kyathanahally, Franco-Watkins, Zhang, Calhoun, &amp; Deshpande, 2016)", "manualFormatting" : "(Calhoun, Adali, &amp; Liu, 2006; Calhoun, Liu, &amp; Adali, 2009; Eichele et al., 2008; Kyathanahally, Franco-Watkins, Zhang, Calhoun, &amp; Deshpande, 2016)", "plainTextFormattedCitation" : "(V. D. Calhoun, Liu, &amp; Adali, 2009; V. Calhoun, Adah, &amp; Liu, 2006; Eichele et al., 2008; Kyathanahally, Franco-Watkins, Zhang, Calhoun, &amp; Deshpande, 2016)", "previouslyFormattedCitation" : "(V. D. Calhoun, Liu, &amp; Adali, 2009; V. Calhoun, Adah, &amp; Liu, 2006; Eichele et al., 2008; Kyathanahally, Franco-Watkins, Zhang, Calhoun, &amp; Deshpande, 2016)" }, "properties" : { "noteIndex" : 0 }, "schema" : "https://github.com/citation-style-language/schema/raw/master/csl-citation.json" }</w:instrText>
      </w:r>
      <w:r w:rsidR="002A541C">
        <w:rPr>
          <w:sz w:val="24"/>
        </w:rPr>
        <w:fldChar w:fldCharType="separate"/>
      </w:r>
      <w:r w:rsidR="002A541C">
        <w:rPr>
          <w:noProof/>
          <w:sz w:val="24"/>
        </w:rPr>
        <w:t>(</w:t>
      </w:r>
      <w:r w:rsidR="002A541C" w:rsidRPr="002A541C">
        <w:rPr>
          <w:noProof/>
          <w:sz w:val="24"/>
        </w:rPr>
        <w:t>Cal</w:t>
      </w:r>
      <w:r w:rsidR="002A541C">
        <w:rPr>
          <w:noProof/>
          <w:sz w:val="24"/>
        </w:rPr>
        <w:t xml:space="preserve">houn, Adali, &amp; Liu, 2006; </w:t>
      </w:r>
      <w:r w:rsidR="002A541C" w:rsidRPr="002A541C">
        <w:rPr>
          <w:noProof/>
          <w:sz w:val="24"/>
        </w:rPr>
        <w:t>Calhoun, Liu, &amp; Adali, 2009; Eichele et al., 2008; Kyathanahally, Franco-Watkins, Zhang, Calhoun, &amp; Deshpande, 2016)</w:t>
      </w:r>
      <w:r w:rsidR="002A541C">
        <w:rPr>
          <w:sz w:val="24"/>
        </w:rPr>
        <w:fldChar w:fldCharType="end"/>
      </w:r>
      <w:r w:rsidR="002A541C">
        <w:rPr>
          <w:sz w:val="24"/>
        </w:rPr>
        <w:t xml:space="preserve">. </w:t>
      </w:r>
      <w:r w:rsidR="008B58F8">
        <w:rPr>
          <w:sz w:val="24"/>
        </w:rPr>
        <w:t xml:space="preserve">As </w:t>
      </w:r>
      <w:r w:rsidR="003E4CED">
        <w:rPr>
          <w:sz w:val="24"/>
        </w:rPr>
        <w:t>with</w:t>
      </w:r>
      <w:r w:rsidR="008B58F8">
        <w:rPr>
          <w:sz w:val="24"/>
        </w:rPr>
        <w:t xml:space="preserve"> ICA</w:t>
      </w:r>
      <w:r w:rsidR="003E4CED">
        <w:rPr>
          <w:sz w:val="24"/>
        </w:rPr>
        <w:t xml:space="preserve"> i</w:t>
      </w:r>
      <w:r w:rsidR="008B58F8">
        <w:rPr>
          <w:sz w:val="24"/>
        </w:rPr>
        <w:t xml:space="preserve">n single modalities, </w:t>
      </w:r>
      <w:r w:rsidR="003E4CED">
        <w:rPr>
          <w:sz w:val="24"/>
        </w:rPr>
        <w:t xml:space="preserve">a generative model with an unknown, linear mixing process of signal components is assumed to underlie the data. The </w:t>
      </w:r>
      <w:proofErr w:type="spellStart"/>
      <w:r w:rsidR="003E4CED">
        <w:rPr>
          <w:sz w:val="24"/>
        </w:rPr>
        <w:t>jICA</w:t>
      </w:r>
      <w:proofErr w:type="spellEnd"/>
      <w:r w:rsidR="003E4CED">
        <w:rPr>
          <w:sz w:val="24"/>
        </w:rPr>
        <w:t xml:space="preserve"> also aims at identifying </w:t>
      </w:r>
      <w:r w:rsidR="003E4CED" w:rsidRPr="003E4CED">
        <w:rPr>
          <w:sz w:val="24"/>
        </w:rPr>
        <w:t>maximally independent components</w:t>
      </w:r>
      <w:r w:rsidR="003E4CED">
        <w:rPr>
          <w:sz w:val="24"/>
        </w:rPr>
        <w:t xml:space="preserve"> contributing to the signal</w:t>
      </w:r>
      <w:r w:rsidR="003E4CED" w:rsidRPr="003E4CED">
        <w:rPr>
          <w:sz w:val="24"/>
        </w:rPr>
        <w:t xml:space="preserve"> </w:t>
      </w:r>
      <w:r w:rsidR="003E4CED">
        <w:rPr>
          <w:sz w:val="24"/>
        </w:rPr>
        <w:t>by</w:t>
      </w:r>
      <w:r w:rsidR="003E4CED" w:rsidRPr="003E4CED">
        <w:rPr>
          <w:sz w:val="24"/>
        </w:rPr>
        <w:t xml:space="preserve"> </w:t>
      </w:r>
      <w:proofErr w:type="spellStart"/>
      <w:r w:rsidR="003E4CED" w:rsidRPr="003E4CED">
        <w:rPr>
          <w:sz w:val="24"/>
        </w:rPr>
        <w:t>unmixing</w:t>
      </w:r>
      <w:proofErr w:type="spellEnd"/>
      <w:r w:rsidR="003E4CED" w:rsidRPr="003E4CED">
        <w:rPr>
          <w:sz w:val="24"/>
        </w:rPr>
        <w:t xml:space="preserve"> signal parameters</w:t>
      </w:r>
      <w:r w:rsidR="003E4CED">
        <w:rPr>
          <w:sz w:val="24"/>
        </w:rPr>
        <w:t xml:space="preserve">. However, </w:t>
      </w:r>
      <w:r w:rsidR="00B73766">
        <w:rPr>
          <w:sz w:val="24"/>
        </w:rPr>
        <w:t>a</w:t>
      </w:r>
      <w:r w:rsidR="003E4CED">
        <w:rPr>
          <w:sz w:val="24"/>
        </w:rPr>
        <w:t xml:space="preserve"> </w:t>
      </w:r>
      <w:r w:rsidR="003E4CED" w:rsidRPr="003E4CED">
        <w:rPr>
          <w:sz w:val="24"/>
        </w:rPr>
        <w:t xml:space="preserve">spatiotemporal decomposition </w:t>
      </w:r>
      <w:r w:rsidR="003E4CED">
        <w:rPr>
          <w:sz w:val="24"/>
        </w:rPr>
        <w:t>is performed on at least two different data modalities.</w:t>
      </w:r>
      <w:r w:rsidR="00E830F8">
        <w:rPr>
          <w:sz w:val="24"/>
        </w:rPr>
        <w:t xml:space="preserve"> In te</w:t>
      </w:r>
      <w:r w:rsidR="00862A63">
        <w:rPr>
          <w:sz w:val="24"/>
        </w:rPr>
        <w:t>rms o</w:t>
      </w:r>
      <w:r w:rsidR="00E830F8">
        <w:rPr>
          <w:sz w:val="24"/>
        </w:rPr>
        <w:t>f ERP and fMRI data, spatiotemporal decomposition refers to the</w:t>
      </w:r>
      <w:r w:rsidR="00B73766">
        <w:rPr>
          <w:sz w:val="24"/>
        </w:rPr>
        <w:t xml:space="preserve"> ERP</w:t>
      </w:r>
      <w:r w:rsidR="00E830F8">
        <w:rPr>
          <w:sz w:val="24"/>
        </w:rPr>
        <w:t xml:space="preserve"> time course and voxel intensity.</w:t>
      </w:r>
      <w:r w:rsidR="003E4CED">
        <w:rPr>
          <w:sz w:val="24"/>
        </w:rPr>
        <w:t xml:space="preserve"> Moreover, </w:t>
      </w:r>
      <w:r w:rsidR="00E830F8">
        <w:rPr>
          <w:sz w:val="24"/>
        </w:rPr>
        <w:t xml:space="preserve">the </w:t>
      </w:r>
      <w:proofErr w:type="spellStart"/>
      <w:r w:rsidR="00E830F8">
        <w:rPr>
          <w:sz w:val="24"/>
        </w:rPr>
        <w:t>jICA</w:t>
      </w:r>
      <w:proofErr w:type="spellEnd"/>
      <w:r w:rsidR="003E4CED">
        <w:rPr>
          <w:sz w:val="24"/>
        </w:rPr>
        <w:t xml:space="preserve"> adds a strong constraint</w:t>
      </w:r>
      <w:r w:rsidR="005C0B78">
        <w:rPr>
          <w:sz w:val="24"/>
        </w:rPr>
        <w:t xml:space="preserve"> by assuming that</w:t>
      </w:r>
      <w:r w:rsidR="003E4CED">
        <w:rPr>
          <w:sz w:val="24"/>
        </w:rPr>
        <w:t xml:space="preserve"> </w:t>
      </w:r>
      <w:r w:rsidR="005A460E" w:rsidRPr="005A460E">
        <w:rPr>
          <w:sz w:val="24"/>
        </w:rPr>
        <w:t>sourc</w:t>
      </w:r>
      <w:r w:rsidR="005C0B78">
        <w:rPr>
          <w:sz w:val="24"/>
        </w:rPr>
        <w:t>es associated with the two data modalities</w:t>
      </w:r>
      <w:r w:rsidR="005A460E" w:rsidRPr="005A460E">
        <w:rPr>
          <w:sz w:val="24"/>
        </w:rPr>
        <w:t xml:space="preserve"> modulate the same way across subjects</w:t>
      </w:r>
      <w:r w:rsidR="005C0B78">
        <w:rPr>
          <w:sz w:val="24"/>
        </w:rPr>
        <w:t>.</w:t>
      </w:r>
      <w:r w:rsidR="004C5AED">
        <w:rPr>
          <w:sz w:val="24"/>
        </w:rPr>
        <w:t xml:space="preserve"> Therefore, only sources with identical linear covariation are extracted from the unmixed data matrix. Correspondingly, beta weights are assigned to pairs of components from both data modalities</w:t>
      </w:r>
      <w:r w:rsidR="009420B0">
        <w:rPr>
          <w:sz w:val="24"/>
        </w:rPr>
        <w:t xml:space="preserve"> (see Fig. 2)</w:t>
      </w:r>
      <w:r w:rsidR="004C5AED">
        <w:rPr>
          <w:sz w:val="24"/>
        </w:rPr>
        <w:t xml:space="preserve">. </w:t>
      </w:r>
      <w:r w:rsidR="00836683">
        <w:rPr>
          <w:sz w:val="24"/>
        </w:rPr>
        <w:t>When extracting complementary components from</w:t>
      </w:r>
      <w:r w:rsidR="004C5AED">
        <w:rPr>
          <w:sz w:val="24"/>
        </w:rPr>
        <w:t xml:space="preserve"> </w:t>
      </w:r>
      <w:r w:rsidR="00836683">
        <w:rPr>
          <w:sz w:val="24"/>
        </w:rPr>
        <w:t>ERP time courses</w:t>
      </w:r>
      <w:r w:rsidR="004C5AED">
        <w:rPr>
          <w:sz w:val="24"/>
        </w:rPr>
        <w:t xml:space="preserve"> and fMRI</w:t>
      </w:r>
      <w:r w:rsidR="00836683">
        <w:rPr>
          <w:sz w:val="24"/>
        </w:rPr>
        <w:t xml:space="preserve"> contrasts</w:t>
      </w:r>
      <w:r w:rsidR="004C5AED">
        <w:rPr>
          <w:sz w:val="24"/>
        </w:rPr>
        <w:t>, each time point in the extracted ERP</w:t>
      </w:r>
      <w:r w:rsidR="00C02140">
        <w:rPr>
          <w:sz w:val="24"/>
        </w:rPr>
        <w:t xml:space="preserve"> time course</w:t>
      </w:r>
      <w:r w:rsidR="00836683">
        <w:rPr>
          <w:sz w:val="24"/>
        </w:rPr>
        <w:t xml:space="preserve"> is assigned</w:t>
      </w:r>
      <w:r w:rsidR="004C5AED">
        <w:rPr>
          <w:sz w:val="24"/>
        </w:rPr>
        <w:t xml:space="preserve"> a combinat</w:t>
      </w:r>
      <w:r w:rsidR="00836683">
        <w:rPr>
          <w:sz w:val="24"/>
        </w:rPr>
        <w:t>ion of the associated fMRI voxels</w:t>
      </w:r>
      <w:r w:rsidR="004C5AED">
        <w:rPr>
          <w:sz w:val="24"/>
        </w:rPr>
        <w:t>, adding spatial to the temporal data.</w:t>
      </w:r>
    </w:p>
    <w:p w:rsidR="00E830F8" w:rsidRDefault="004C5AED" w:rsidP="00522F58">
      <w:pPr>
        <w:spacing w:after="0" w:line="360" w:lineRule="auto"/>
        <w:ind w:firstLine="425"/>
        <w:jc w:val="both"/>
        <w:rPr>
          <w:sz w:val="24"/>
        </w:rPr>
      </w:pPr>
      <w:r>
        <w:rPr>
          <w:sz w:val="24"/>
        </w:rPr>
        <w:t xml:space="preserve">The likelihood function used in the </w:t>
      </w:r>
      <w:proofErr w:type="spellStart"/>
      <w:r>
        <w:rPr>
          <w:sz w:val="24"/>
        </w:rPr>
        <w:t>jICA</w:t>
      </w:r>
      <w:proofErr w:type="spellEnd"/>
      <w:r>
        <w:rPr>
          <w:sz w:val="24"/>
        </w:rPr>
        <w:t xml:space="preserve"> is similar to </w:t>
      </w:r>
      <w:r w:rsidR="00522F58">
        <w:rPr>
          <w:sz w:val="24"/>
        </w:rPr>
        <w:t>the usual</w:t>
      </w:r>
      <w:r>
        <w:rPr>
          <w:sz w:val="24"/>
        </w:rPr>
        <w:t xml:space="preserve"> ICA as well. </w:t>
      </w:r>
      <w:r w:rsidR="00E830F8">
        <w:rPr>
          <w:sz w:val="24"/>
        </w:rPr>
        <w:t xml:space="preserve">The joint </w:t>
      </w:r>
      <w:proofErr w:type="spellStart"/>
      <w:r w:rsidR="00E830F8">
        <w:rPr>
          <w:sz w:val="24"/>
        </w:rPr>
        <w:t>unmixing</w:t>
      </w:r>
      <w:proofErr w:type="spellEnd"/>
      <w:r w:rsidR="00E830F8">
        <w:rPr>
          <w:sz w:val="24"/>
        </w:rPr>
        <w:t xml:space="preserve"> data matrix W of two datasets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w:r w:rsidR="00E830F8">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G</m:t>
            </m:r>
          </m:sub>
        </m:sSub>
      </m:oMath>
      <w:r w:rsidR="00E830F8">
        <w:rPr>
          <w:sz w:val="24"/>
        </w:rPr>
        <w:t xml:space="preserve"> from the same sample of test subjects N</w:t>
      </w:r>
      <w:r>
        <w:rPr>
          <w:sz w:val="24"/>
        </w:rPr>
        <w:t xml:space="preserve"> </w:t>
      </w:r>
      <w:r w:rsidR="00E830F8">
        <w:rPr>
          <w:sz w:val="24"/>
        </w:rPr>
        <w:t xml:space="preserve">is estimated so that the likelihood </w:t>
      </w:r>
      <w:proofErr w:type="gramStart"/>
      <w:r w:rsidR="00E830F8">
        <w:rPr>
          <w:sz w:val="24"/>
        </w:rPr>
        <w:t>L(</w:t>
      </w:r>
      <w:proofErr w:type="gramEnd"/>
      <w:r w:rsidR="00E830F8">
        <w:rPr>
          <w:sz w:val="24"/>
        </w:rPr>
        <w:t xml:space="preserve">W) is maximal. In the estimated </w:t>
      </w:r>
      <w:proofErr w:type="spellStart"/>
      <w:r w:rsidR="00E830F8">
        <w:rPr>
          <w:sz w:val="24"/>
        </w:rPr>
        <w:t>unmixing</w:t>
      </w:r>
      <w:proofErr w:type="spellEnd"/>
      <w:r w:rsidR="00E830F8">
        <w:rPr>
          <w:sz w:val="24"/>
        </w:rPr>
        <w:t xml:space="preserve"> matrix each </w:t>
      </w:r>
      <w:r w:rsidR="00E830F8">
        <w:rPr>
          <w:sz w:val="24"/>
        </w:rPr>
        <w:lastRenderedPageBreak/>
        <w:t>dataset has the dimension</w:t>
      </w:r>
      <w:r w:rsidR="00C95113">
        <w:rPr>
          <w:sz w:val="24"/>
        </w:rPr>
        <w:t>s</w:t>
      </w:r>
      <w:r w:rsidR="00E830F8">
        <w:rPr>
          <w:sz w:val="24"/>
        </w:rPr>
        <w:t xml:space="preserve"> N and voxels</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C95113">
        <w:rPr>
          <w:rFonts w:eastAsiaTheme="minorEastAsia"/>
          <w:sz w:val="24"/>
        </w:rPr>
        <w:t>)</w:t>
      </w:r>
      <w:r w:rsidR="00E830F8">
        <w:rPr>
          <w:sz w:val="24"/>
        </w:rPr>
        <w:t xml:space="preserve"> or ERP time course</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oMath>
      <w:r w:rsidR="00C95113">
        <w:rPr>
          <w:rFonts w:eastAsiaTheme="minorEastAsia"/>
          <w:sz w:val="24"/>
        </w:rPr>
        <w:t>)</w:t>
      </w:r>
      <w:r w:rsidR="00E830F8">
        <w:rPr>
          <w:sz w:val="24"/>
        </w:rPr>
        <w:t>. The</w:t>
      </w:r>
      <w:r w:rsidR="00C95113">
        <w:rPr>
          <w:sz w:val="24"/>
        </w:rPr>
        <w:t xml:space="preserve"> basic</w:t>
      </w:r>
      <w:r w:rsidR="00E830F8">
        <w:rPr>
          <w:sz w:val="24"/>
        </w:rPr>
        <w:t xml:space="preserve"> estimation of </w:t>
      </w:r>
      <w:proofErr w:type="gramStart"/>
      <w:r w:rsidR="00C95113">
        <w:rPr>
          <w:sz w:val="24"/>
        </w:rPr>
        <w:t>L(</w:t>
      </w:r>
      <w:proofErr w:type="gramEnd"/>
      <w:r w:rsidR="00C95113">
        <w:rPr>
          <w:sz w:val="24"/>
        </w:rPr>
        <w:t>W) is</w:t>
      </w:r>
    </w:p>
    <w:p w:rsidR="00C95113" w:rsidRPr="00DA0B8C" w:rsidRDefault="00C95113" w:rsidP="00522F58">
      <w:pPr>
        <w:spacing w:after="0" w:line="360" w:lineRule="auto"/>
        <w:ind w:left="425"/>
        <w:jc w:val="both"/>
        <w:rPr>
          <w:sz w:val="28"/>
        </w:rPr>
      </w:pPr>
      <w:r w:rsidRPr="00DA0B8C">
        <w:rPr>
          <w:rFonts w:eastAsiaTheme="minorEastAsia"/>
          <w:sz w:val="28"/>
        </w:rPr>
        <w:t xml:space="preserve"> </w:t>
      </w:r>
      <m:oMath>
        <m:r>
          <w:rPr>
            <w:rFonts w:ascii="Cambria Math" w:hAnsi="Cambria Math"/>
            <w:sz w:val="28"/>
          </w:rPr>
          <m:t xml:space="preserve">L(W)= </m:t>
        </m:r>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r>
              <w:rPr>
                <w:rFonts w:ascii="Cambria Math" w:hAnsi="Cambria Math"/>
                <w:sz w:val="28"/>
              </w:rPr>
              <m:t>(</m:t>
            </m:r>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1</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F,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F, v</m:t>
                        </m:r>
                      </m:sub>
                    </m:sSub>
                  </m:e>
                </m:d>
              </m:e>
            </m:nary>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2</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G,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G, v</m:t>
                        </m:r>
                      </m:sub>
                    </m:sSub>
                  </m:e>
                </m:d>
              </m:e>
            </m:nary>
            <m:r>
              <w:rPr>
                <w:rFonts w:ascii="Cambria Math" w:hAnsi="Cambria Math"/>
                <w:sz w:val="28"/>
              </w:rPr>
              <m:t>)</m:t>
            </m:r>
          </m:e>
        </m:nary>
      </m:oMath>
      <w:r w:rsidRPr="00DA0B8C">
        <w:rPr>
          <w:rFonts w:eastAsiaTheme="minorEastAsia"/>
          <w:sz w:val="28"/>
        </w:rPr>
        <w:t xml:space="preserve"> ,</w:t>
      </w:r>
    </w:p>
    <w:p w:rsidR="00C95113" w:rsidRDefault="00C95113" w:rsidP="00522F58">
      <w:pPr>
        <w:spacing w:after="0" w:line="360" w:lineRule="auto"/>
        <w:ind w:firstLine="425"/>
        <w:jc w:val="both"/>
        <w:rPr>
          <w:rFonts w:eastAsiaTheme="minorEastAsia"/>
          <w:sz w:val="24"/>
        </w:rPr>
      </w:pPr>
      <w:r>
        <w:rPr>
          <w:sz w:val="24"/>
        </w:rPr>
        <w:t>where</w:t>
      </w:r>
      <w:r w:rsidR="00866A11">
        <w:rPr>
          <w:sz w:val="24"/>
        </w:rPr>
        <w:t xml:space="preserve"> the vectors</w:t>
      </w:r>
      <w:r>
        <w:rPr>
          <w:sz w:val="24"/>
        </w:rPr>
        <w:t xml:space="preserve">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represent</w:t>
      </w:r>
      <w:r w:rsidR="00BF2B56">
        <w:rPr>
          <w:rFonts w:eastAsiaTheme="minorEastAsia"/>
          <w:sz w:val="24"/>
        </w:rPr>
        <w:t xml:space="preserve"> observations for sample n = 1,… </w:t>
      </w:r>
      <w:r w:rsidR="00BF2B56" w:rsidRPr="00BF2B56">
        <w:rPr>
          <w:rFonts w:eastAsiaTheme="minorEastAsia"/>
          <w:sz w:val="24"/>
        </w:rPr>
        <w:t>, N</w:t>
      </w:r>
      <w:r w:rsidR="00BF2B56">
        <w:rPr>
          <w:rFonts w:eastAsiaTheme="minorEastAsia"/>
          <w:sz w:val="24"/>
        </w:rPr>
        <w:t xml:space="preserve"> in the matrice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sidR="00BF2B56">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sidR="00836683">
        <w:rPr>
          <w:rFonts w:eastAsiaTheme="minorEastAsia"/>
          <w:sz w:val="24"/>
        </w:rPr>
        <w:t xml:space="preserve"> </w:t>
      </w:r>
      <w:r w:rsidR="00836683">
        <w:rPr>
          <w:rFonts w:eastAsiaTheme="minorEastAsia"/>
          <w:sz w:val="24"/>
        </w:rPr>
        <w:fldChar w:fldCharType="begin" w:fldLock="1"/>
      </w:r>
      <w:r w:rsidR="00836683">
        <w:rPr>
          <w:rFonts w:eastAsiaTheme="minorEastAsia"/>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noteIndex" : 0 }, "schema" : "https://github.com/citation-style-language/schema/raw/master/csl-citation.json" }</w:instrText>
      </w:r>
      <w:r w:rsidR="00836683">
        <w:rPr>
          <w:rFonts w:eastAsiaTheme="minorEastAsia"/>
          <w:sz w:val="24"/>
        </w:rPr>
        <w:fldChar w:fldCharType="separate"/>
      </w:r>
      <w:r w:rsidR="00836683">
        <w:rPr>
          <w:rFonts w:eastAsiaTheme="minorEastAsia"/>
          <w:noProof/>
          <w:sz w:val="24"/>
        </w:rPr>
        <w:t>(</w:t>
      </w:r>
      <w:r w:rsidR="00836683" w:rsidRPr="00836683">
        <w:rPr>
          <w:rFonts w:eastAsiaTheme="minorEastAsia"/>
          <w:noProof/>
          <w:sz w:val="24"/>
        </w:rPr>
        <w:t>Calhoun &amp; Adali, 2009)</w:t>
      </w:r>
      <w:r w:rsidR="00836683">
        <w:rPr>
          <w:rFonts w:eastAsiaTheme="minorEastAsia"/>
          <w:sz w:val="24"/>
        </w:rPr>
        <w:fldChar w:fldCharType="end"/>
      </w:r>
      <w:r w:rsidR="00BF2B56">
        <w:rPr>
          <w:rFonts w:eastAsiaTheme="minorEastAsia"/>
          <w:sz w:val="24"/>
        </w:rPr>
        <w:t>.</w:t>
      </w:r>
    </w:p>
    <w:p w:rsidR="009420B0" w:rsidRDefault="00BF2B56" w:rsidP="00522F58">
      <w:pPr>
        <w:spacing w:after="0" w:line="360" w:lineRule="auto"/>
        <w:ind w:firstLine="425"/>
        <w:jc w:val="both"/>
        <w:rPr>
          <w:rFonts w:eastAsiaTheme="minorEastAsia"/>
          <w:sz w:val="24"/>
        </w:rPr>
      </w:pPr>
      <w:r>
        <w:rPr>
          <w:rFonts w:eastAsiaTheme="minorEastAsia"/>
          <w:sz w:val="24"/>
        </w:rPr>
        <w:t xml:space="preserve">With this framework for multimodal data fusion </w:t>
      </w:r>
      <w:proofErr w:type="spellStart"/>
      <w:r>
        <w:rPr>
          <w:rFonts w:eastAsiaTheme="minorEastAsia"/>
          <w:sz w:val="24"/>
        </w:rPr>
        <w:t>Kyathanahally</w:t>
      </w:r>
      <w:proofErr w:type="spellEnd"/>
      <w:r>
        <w:rPr>
          <w:rFonts w:eastAsiaTheme="minorEastAsia"/>
          <w:sz w:val="24"/>
        </w:rPr>
        <w:t xml:space="preserve"> et al. </w:t>
      </w:r>
      <w:r>
        <w:rPr>
          <w:rFonts w:eastAsiaTheme="minorEastAsia"/>
          <w:sz w:val="24"/>
        </w:rPr>
        <w:fldChar w:fldCharType="begin" w:fldLock="1"/>
      </w:r>
      <w:r>
        <w:rPr>
          <w:rFonts w:eastAsiaTheme="minorEastAsia"/>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noteIndex" : 0 }, "schema" : "https://github.com/citation-style-language/schema/raw/master/csl-citation.json" }</w:instrText>
      </w:r>
      <w:r>
        <w:rPr>
          <w:rFonts w:eastAsiaTheme="minorEastAsia"/>
          <w:sz w:val="24"/>
        </w:rPr>
        <w:fldChar w:fldCharType="separate"/>
      </w:r>
      <w:r w:rsidRPr="00BF2B56">
        <w:rPr>
          <w:rFonts w:eastAsiaTheme="minorEastAsia"/>
          <w:noProof/>
          <w:sz w:val="24"/>
        </w:rPr>
        <w:t>(2016)</w:t>
      </w:r>
      <w:r>
        <w:rPr>
          <w:rFonts w:eastAsiaTheme="minorEastAsia"/>
          <w:sz w:val="24"/>
        </w:rPr>
        <w:fldChar w:fldCharType="end"/>
      </w:r>
      <w:r w:rsidR="00C02140">
        <w:rPr>
          <w:rFonts w:eastAsiaTheme="minorEastAsia"/>
          <w:sz w:val="24"/>
        </w:rPr>
        <w:t xml:space="preserve"> were able to detect decision making components underlying simple to more complex Delay Discounting Tasks. Joint components identified in simpler tasks with certain rewards could predict parts of activation patterns found in more complex tasks with reward and punishment uncertainty, </w:t>
      </w:r>
      <w:r w:rsidR="00836683">
        <w:rPr>
          <w:rFonts w:eastAsiaTheme="minorEastAsia"/>
          <w:sz w:val="24"/>
        </w:rPr>
        <w:t>indicating</w:t>
      </w:r>
      <w:r w:rsidR="00C02140">
        <w:rPr>
          <w:rFonts w:eastAsiaTheme="minorEastAsia"/>
          <w:sz w:val="24"/>
        </w:rPr>
        <w:t xml:space="preserve"> that decision making processes might occur in an additive fashion.</w:t>
      </w:r>
    </w:p>
    <w:p w:rsidR="00C02140" w:rsidRDefault="00057A9D" w:rsidP="00CF1C70">
      <w:pPr>
        <w:spacing w:after="0" w:line="360" w:lineRule="auto"/>
        <w:ind w:firstLine="425"/>
        <w:jc w:val="both"/>
        <w:rPr>
          <w:sz w:val="24"/>
        </w:rPr>
      </w:pPr>
      <w:r>
        <w:rPr>
          <w:sz w:val="24"/>
        </w:rPr>
        <w:t xml:space="preserve">Although data fusion attempts to use all the available information, the </w:t>
      </w:r>
      <w:proofErr w:type="spellStart"/>
      <w:r>
        <w:rPr>
          <w:sz w:val="24"/>
        </w:rPr>
        <w:t>jICA</w:t>
      </w:r>
      <w:proofErr w:type="spellEnd"/>
      <w:r>
        <w:rPr>
          <w:sz w:val="24"/>
        </w:rPr>
        <w:t xml:space="preserve"> framework puts limitations to this principle. First of all, the constrai</w:t>
      </w:r>
      <w:bookmarkStart w:id="4" w:name="_GoBack"/>
      <w:bookmarkEnd w:id="4"/>
      <w:r>
        <w:rPr>
          <w:sz w:val="24"/>
        </w:rPr>
        <w:t xml:space="preserve">nt of identical modulation of features </w:t>
      </w:r>
      <w:r w:rsidR="00866A11">
        <w:rPr>
          <w:sz w:val="24"/>
        </w:rPr>
        <w:t>restricts</w:t>
      </w:r>
      <w:r>
        <w:rPr>
          <w:sz w:val="24"/>
        </w:rPr>
        <w:t xml:space="preserve"> the amount of data going into signal components.</w:t>
      </w:r>
      <w:r w:rsidR="00EC00CE">
        <w:rPr>
          <w:sz w:val="24"/>
        </w:rPr>
        <w:t xml:space="preserve"> This constraint</w:t>
      </w:r>
      <w:r w:rsidR="00866A11">
        <w:rPr>
          <w:sz w:val="24"/>
        </w:rPr>
        <w:t xml:space="preserve"> is necessary to only focus on shared data sources. </w:t>
      </w:r>
      <w:r w:rsidR="007C5B36">
        <w:rPr>
          <w:sz w:val="24"/>
        </w:rPr>
        <w:t>It</w:t>
      </w:r>
      <w:r w:rsidR="00EC00CE">
        <w:rPr>
          <w:sz w:val="24"/>
        </w:rPr>
        <w:t xml:space="preserve"> can be relaxed by </w:t>
      </w:r>
      <w:r w:rsidR="00866A11">
        <w:rPr>
          <w:sz w:val="24"/>
        </w:rPr>
        <w:t xml:space="preserve">either choosing different datatypes or </w:t>
      </w:r>
      <w:r w:rsidR="00EC00CE">
        <w:rPr>
          <w:sz w:val="24"/>
        </w:rPr>
        <w:t xml:space="preserve">assuming correlated </w:t>
      </w:r>
      <w:r w:rsidR="00866A11">
        <w:rPr>
          <w:sz w:val="24"/>
        </w:rPr>
        <w:t>instead of identical modulation of the datatypes (i.e. parallel ICA).</w:t>
      </w:r>
      <w:r>
        <w:rPr>
          <w:sz w:val="24"/>
        </w:rPr>
        <w:t xml:space="preserve"> </w:t>
      </w:r>
      <w:r w:rsidR="007C5B36">
        <w:rPr>
          <w:sz w:val="24"/>
        </w:rPr>
        <w:t>Moreover</w:t>
      </w:r>
      <w:r>
        <w:rPr>
          <w:sz w:val="24"/>
        </w:rPr>
        <w:t xml:space="preserve">, while the authors advise to use the </w:t>
      </w:r>
      <w:proofErr w:type="spellStart"/>
      <w:r>
        <w:rPr>
          <w:sz w:val="24"/>
        </w:rPr>
        <w:t>jICA</w:t>
      </w:r>
      <w:proofErr w:type="spellEnd"/>
      <w:r>
        <w:rPr>
          <w:sz w:val="24"/>
        </w:rPr>
        <w:t xml:space="preserve"> as a second level analysis on single subject data </w:t>
      </w:r>
      <w:r>
        <w:rPr>
          <w:sz w:val="24"/>
        </w:rPr>
        <w:fldChar w:fldCharType="begin" w:fldLock="1"/>
      </w:r>
      <w:r w:rsidR="00836683">
        <w:rPr>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noteIndex" : 0 }, "schema" : "https://github.com/citation-style-language/schema/raw/master/csl-citation.json" }</w:instrText>
      </w:r>
      <w:r>
        <w:rPr>
          <w:sz w:val="24"/>
        </w:rPr>
        <w:fldChar w:fldCharType="separate"/>
      </w:r>
      <w:r w:rsidRPr="00057A9D">
        <w:rPr>
          <w:noProof/>
          <w:sz w:val="24"/>
        </w:rPr>
        <w:t>(</w:t>
      </w:r>
      <w:r w:rsidR="00836683">
        <w:rPr>
          <w:noProof/>
          <w:sz w:val="24"/>
        </w:rPr>
        <w:t>e.g</w:t>
      </w:r>
      <w:r>
        <w:rPr>
          <w:noProof/>
          <w:sz w:val="24"/>
        </w:rPr>
        <w:t xml:space="preserve">. </w:t>
      </w:r>
      <w:r w:rsidRPr="00057A9D">
        <w:rPr>
          <w:noProof/>
          <w:sz w:val="24"/>
        </w:rPr>
        <w:t>Calhoun &amp; Adali, 2009)</w:t>
      </w:r>
      <w:r>
        <w:rPr>
          <w:sz w:val="24"/>
        </w:rPr>
        <w:fldChar w:fldCharType="end"/>
      </w:r>
      <w:r>
        <w:rPr>
          <w:sz w:val="24"/>
        </w:rPr>
        <w:t xml:space="preserve">, </w:t>
      </w:r>
      <w:r w:rsidR="00866A11">
        <w:rPr>
          <w:sz w:val="24"/>
        </w:rPr>
        <w:t>other approaches</w:t>
      </w:r>
      <w:r w:rsidR="007C5B36">
        <w:rPr>
          <w:sz w:val="24"/>
        </w:rPr>
        <w:t xml:space="preserve"> have gone further by performing second level data fusion on single trials </w:t>
      </w:r>
      <w:r w:rsidR="007C5B36">
        <w:rPr>
          <w:sz w:val="24"/>
        </w:rPr>
        <w:fldChar w:fldCharType="begin" w:fldLock="1"/>
      </w:r>
      <w:r w:rsidR="007C5B36">
        <w:rPr>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Debener et al., 2006; R. J. Huster et al., 2011; Murta, Hu, Tierney, Chaudhary, &amp; Walker, 2016)", "manualFormatting" : "(Debener et al., 2006; Huster et al., 2011; Murta, Hu, Tierney, Chaudhary, &amp; Walker, 2016)", "plainTextFormattedCitation" : "(Debener et al., 2006; R. J. Huster et al., 2011; Murta, Hu, Tierney, Chaudhary, &amp; Walker, 2016)", "previouslyFormattedCitation" : "(Debener et al., 2006; R. J. Huster et al., 2011; Murta, Hu, Tierney, Chaudhary, &amp; Walker, 2016)" }, "properties" : { "noteIndex" : 0 }, "schema" : "https://github.com/citation-style-language/schema/raw/master/csl-citation.json" }</w:instrText>
      </w:r>
      <w:r w:rsidR="007C5B36">
        <w:rPr>
          <w:sz w:val="24"/>
        </w:rPr>
        <w:fldChar w:fldCharType="separate"/>
      </w:r>
      <w:r w:rsidR="007C5B36">
        <w:rPr>
          <w:noProof/>
          <w:sz w:val="24"/>
        </w:rPr>
        <w:t xml:space="preserve">(Debener et al., 2006; </w:t>
      </w:r>
      <w:r w:rsidR="007C5B36" w:rsidRPr="007C5B36">
        <w:rPr>
          <w:noProof/>
          <w:sz w:val="24"/>
        </w:rPr>
        <w:t>Huster et al., 2011; Murta, Hu, Tierney, Chaudhary, &amp; Walker, 2016)</w:t>
      </w:r>
      <w:r w:rsidR="007C5B36">
        <w:rPr>
          <w:sz w:val="24"/>
        </w:rPr>
        <w:fldChar w:fldCharType="end"/>
      </w:r>
      <w:r w:rsidR="007C5B36">
        <w:rPr>
          <w:sz w:val="24"/>
        </w:rPr>
        <w:t xml:space="preserve">. </w:t>
      </w:r>
    </w:p>
    <w:p w:rsidR="007E3397" w:rsidRDefault="007E3397" w:rsidP="00CF1C70">
      <w:pPr>
        <w:spacing w:after="0" w:line="360" w:lineRule="auto"/>
        <w:ind w:firstLine="425"/>
        <w:jc w:val="both"/>
        <w:rPr>
          <w:sz w:val="24"/>
        </w:rPr>
      </w:pPr>
    </w:p>
    <w:p w:rsidR="00470B7E" w:rsidRPr="00470B7E" w:rsidRDefault="00753038" w:rsidP="00CF1C70">
      <w:pPr>
        <w:pStyle w:val="berschrift2"/>
        <w:jc w:val="both"/>
        <w:rPr>
          <w:color w:val="auto"/>
          <w:sz w:val="28"/>
        </w:rPr>
      </w:pPr>
      <w:bookmarkStart w:id="5" w:name="_Toc480782230"/>
      <w:r>
        <w:rPr>
          <w:color w:val="auto"/>
          <w:sz w:val="28"/>
        </w:rPr>
        <w:t>1.3</w:t>
      </w:r>
      <w:r w:rsidR="00470B7E" w:rsidRPr="00470B7E">
        <w:rPr>
          <w:color w:val="auto"/>
          <w:sz w:val="28"/>
        </w:rPr>
        <w:t xml:space="preserve"> </w:t>
      </w:r>
      <w:r w:rsidR="00470B7E">
        <w:rPr>
          <w:color w:val="auto"/>
          <w:sz w:val="28"/>
        </w:rPr>
        <w:t xml:space="preserve">Aims of </w:t>
      </w:r>
      <w:r w:rsidR="00120E83">
        <w:rPr>
          <w:color w:val="auto"/>
          <w:sz w:val="28"/>
        </w:rPr>
        <w:t>this study</w:t>
      </w:r>
      <w:bookmarkEnd w:id="5"/>
    </w:p>
    <w:p w:rsidR="003B3E4B" w:rsidRPr="003B3E4B" w:rsidRDefault="003B3E4B" w:rsidP="003B3E4B"/>
    <w:sectPr w:rsidR="003B3E4B" w:rsidRPr="003B3E4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C7F"/>
    <w:rsid w:val="00016E35"/>
    <w:rsid w:val="00050A0A"/>
    <w:rsid w:val="00056710"/>
    <w:rsid w:val="00057A9D"/>
    <w:rsid w:val="0007649E"/>
    <w:rsid w:val="000952CC"/>
    <w:rsid w:val="000A0549"/>
    <w:rsid w:val="00120D6B"/>
    <w:rsid w:val="00120E83"/>
    <w:rsid w:val="001252A6"/>
    <w:rsid w:val="00125D1D"/>
    <w:rsid w:val="00146F94"/>
    <w:rsid w:val="001652F8"/>
    <w:rsid w:val="00184C16"/>
    <w:rsid w:val="001A0660"/>
    <w:rsid w:val="001C39F2"/>
    <w:rsid w:val="001D3666"/>
    <w:rsid w:val="001E1AA6"/>
    <w:rsid w:val="002073C9"/>
    <w:rsid w:val="00227097"/>
    <w:rsid w:val="00231399"/>
    <w:rsid w:val="00256AD2"/>
    <w:rsid w:val="00284F7D"/>
    <w:rsid w:val="00293AE6"/>
    <w:rsid w:val="002A541C"/>
    <w:rsid w:val="002B48F5"/>
    <w:rsid w:val="002B5764"/>
    <w:rsid w:val="002D74E9"/>
    <w:rsid w:val="00305C64"/>
    <w:rsid w:val="00353D60"/>
    <w:rsid w:val="003861C2"/>
    <w:rsid w:val="00394AFF"/>
    <w:rsid w:val="003A6157"/>
    <w:rsid w:val="003B3E4B"/>
    <w:rsid w:val="003E2ACC"/>
    <w:rsid w:val="003E4CED"/>
    <w:rsid w:val="0040629D"/>
    <w:rsid w:val="00417400"/>
    <w:rsid w:val="00420802"/>
    <w:rsid w:val="00420FB1"/>
    <w:rsid w:val="0044064F"/>
    <w:rsid w:val="00463168"/>
    <w:rsid w:val="00463621"/>
    <w:rsid w:val="004639CC"/>
    <w:rsid w:val="00470B7E"/>
    <w:rsid w:val="0047715F"/>
    <w:rsid w:val="00481C84"/>
    <w:rsid w:val="004838F8"/>
    <w:rsid w:val="004B20E5"/>
    <w:rsid w:val="004C5AED"/>
    <w:rsid w:val="004F21EC"/>
    <w:rsid w:val="004F4EE9"/>
    <w:rsid w:val="00522F58"/>
    <w:rsid w:val="00542CC0"/>
    <w:rsid w:val="0056432B"/>
    <w:rsid w:val="005832C3"/>
    <w:rsid w:val="00585A1F"/>
    <w:rsid w:val="005A460E"/>
    <w:rsid w:val="005B7C7F"/>
    <w:rsid w:val="005C0B78"/>
    <w:rsid w:val="005E3411"/>
    <w:rsid w:val="00631983"/>
    <w:rsid w:val="006503D5"/>
    <w:rsid w:val="006D1AFF"/>
    <w:rsid w:val="00706077"/>
    <w:rsid w:val="00715C8D"/>
    <w:rsid w:val="00753038"/>
    <w:rsid w:val="007A6C35"/>
    <w:rsid w:val="007C2D13"/>
    <w:rsid w:val="007C55F6"/>
    <w:rsid w:val="007C5B36"/>
    <w:rsid w:val="007C75D0"/>
    <w:rsid w:val="007E3397"/>
    <w:rsid w:val="007E7387"/>
    <w:rsid w:val="007F08A6"/>
    <w:rsid w:val="008143CD"/>
    <w:rsid w:val="00836683"/>
    <w:rsid w:val="0085204A"/>
    <w:rsid w:val="00862A63"/>
    <w:rsid w:val="00866A11"/>
    <w:rsid w:val="008A22DE"/>
    <w:rsid w:val="008A4543"/>
    <w:rsid w:val="008B36D3"/>
    <w:rsid w:val="008B58F8"/>
    <w:rsid w:val="008D0219"/>
    <w:rsid w:val="008E208A"/>
    <w:rsid w:val="008F52D4"/>
    <w:rsid w:val="0092549D"/>
    <w:rsid w:val="00925F35"/>
    <w:rsid w:val="00927325"/>
    <w:rsid w:val="009420B0"/>
    <w:rsid w:val="009839F7"/>
    <w:rsid w:val="00985F1E"/>
    <w:rsid w:val="00996956"/>
    <w:rsid w:val="009C56B6"/>
    <w:rsid w:val="009E4FF3"/>
    <w:rsid w:val="009F6441"/>
    <w:rsid w:val="00A47CE2"/>
    <w:rsid w:val="00AD5A5A"/>
    <w:rsid w:val="00AD6DA1"/>
    <w:rsid w:val="00AE7FAD"/>
    <w:rsid w:val="00AF2634"/>
    <w:rsid w:val="00B0616D"/>
    <w:rsid w:val="00B72288"/>
    <w:rsid w:val="00B73766"/>
    <w:rsid w:val="00B80B90"/>
    <w:rsid w:val="00BF2B56"/>
    <w:rsid w:val="00BF5C98"/>
    <w:rsid w:val="00C02001"/>
    <w:rsid w:val="00C02140"/>
    <w:rsid w:val="00C742D3"/>
    <w:rsid w:val="00C95113"/>
    <w:rsid w:val="00CB0D19"/>
    <w:rsid w:val="00CE1856"/>
    <w:rsid w:val="00CF1C70"/>
    <w:rsid w:val="00D16A82"/>
    <w:rsid w:val="00D21DEE"/>
    <w:rsid w:val="00D74890"/>
    <w:rsid w:val="00DA0B8C"/>
    <w:rsid w:val="00DA1E6A"/>
    <w:rsid w:val="00DA6272"/>
    <w:rsid w:val="00DC765E"/>
    <w:rsid w:val="00DD5216"/>
    <w:rsid w:val="00E35415"/>
    <w:rsid w:val="00E830F8"/>
    <w:rsid w:val="00EA12BB"/>
    <w:rsid w:val="00EA7BDC"/>
    <w:rsid w:val="00EB489F"/>
    <w:rsid w:val="00EC00CE"/>
    <w:rsid w:val="00F254CB"/>
    <w:rsid w:val="00F276DD"/>
    <w:rsid w:val="00F52B2B"/>
    <w:rsid w:val="00F87D8A"/>
    <w:rsid w:val="00FA5AD7"/>
    <w:rsid w:val="00FD020D"/>
    <w:rsid w:val="00FD22A1"/>
    <w:rsid w:val="00FD2D22"/>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42D384-0677-4809-958E-90A28FC5C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50A0A"/>
    <w:rPr>
      <w:color w:val="0563C1" w:themeColor="hyperlink"/>
      <w:u w:val="single"/>
    </w:rPr>
  </w:style>
  <w:style w:type="character" w:customStyle="1" w:styleId="berschrift1Zchn">
    <w:name w:val="Überschrift 1 Zchn"/>
    <w:basedOn w:val="Absatz-Standardschriftart"/>
    <w:link w:val="berschrift1"/>
    <w:uiPriority w:val="9"/>
    <w:rsid w:val="00050A0A"/>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050A0A"/>
    <w:pPr>
      <w:outlineLvl w:val="9"/>
    </w:pPr>
    <w:rPr>
      <w:lang w:eastAsia="en-GB"/>
    </w:rPr>
  </w:style>
  <w:style w:type="paragraph" w:styleId="Verzeichnis1">
    <w:name w:val="toc 1"/>
    <w:basedOn w:val="Standard"/>
    <w:next w:val="Standard"/>
    <w:autoRedefine/>
    <w:uiPriority w:val="39"/>
    <w:unhideWhenUsed/>
    <w:rsid w:val="00050A0A"/>
    <w:pPr>
      <w:spacing w:after="100"/>
    </w:pPr>
  </w:style>
  <w:style w:type="character" w:customStyle="1" w:styleId="berschrift2Zchn">
    <w:name w:val="Überschrift 2 Zchn"/>
    <w:basedOn w:val="Absatz-Standardschriftart"/>
    <w:link w:val="berschrift2"/>
    <w:uiPriority w:val="9"/>
    <w:rsid w:val="00F87D8A"/>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8A4543"/>
    <w:pPr>
      <w:spacing w:after="100"/>
      <w:ind w:left="220"/>
    </w:pPr>
  </w:style>
  <w:style w:type="character" w:styleId="Platzhaltertext">
    <w:name w:val="Placeholder Text"/>
    <w:basedOn w:val="Absatz-Standardschriftart"/>
    <w:uiPriority w:val="99"/>
    <w:semiHidden/>
    <w:rsid w:val="00E830F8"/>
    <w:rPr>
      <w:color w:val="808080"/>
    </w:rPr>
  </w:style>
  <w:style w:type="paragraph" w:styleId="Listenabsatz">
    <w:name w:val="List Paragraph"/>
    <w:basedOn w:val="Standard"/>
    <w:uiPriority w:val="34"/>
    <w:qFormat/>
    <w:rsid w:val="00E830F8"/>
    <w:pPr>
      <w:ind w:left="720"/>
      <w:contextualSpacing/>
    </w:pPr>
  </w:style>
  <w:style w:type="character" w:customStyle="1" w:styleId="berschrift3Zchn">
    <w:name w:val="Überschrift 3 Zchn"/>
    <w:basedOn w:val="Absatz-Standardschriftart"/>
    <w:link w:val="berschrift3"/>
    <w:uiPriority w:val="9"/>
    <w:rsid w:val="00522F5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522F58"/>
    <w:rPr>
      <w:rFonts w:asciiTheme="majorHAnsi" w:eastAsiaTheme="majorEastAsia" w:hAnsiTheme="majorHAnsi" w:cstheme="majorBidi"/>
      <w:i/>
      <w:iCs/>
      <w:color w:val="2E74B5" w:themeColor="accent1" w:themeShade="BF"/>
    </w:rPr>
  </w:style>
  <w:style w:type="paragraph" w:styleId="Verzeichnis3">
    <w:name w:val="toc 3"/>
    <w:basedOn w:val="Standard"/>
    <w:next w:val="Standard"/>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9AFAB-17CD-4DAF-97C7-07CB69BBD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843</Words>
  <Characters>56110</Characters>
  <Application>Microsoft Office Word</Application>
  <DocSecurity>0</DocSecurity>
  <Lines>467</Lines>
  <Paragraphs>1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3</cp:revision>
  <dcterms:created xsi:type="dcterms:W3CDTF">2017-11-19T16:55:00Z</dcterms:created>
  <dcterms:modified xsi:type="dcterms:W3CDTF">2017-11-1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